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4DCE" w:rsidRDefault="00C13DC2" w:rsidP="00447B94">
      <w:pPr>
        <w:spacing w:after="0" w:line="240" w:lineRule="auto"/>
        <w:jc w:val="center"/>
        <w:rPr>
          <w:rFonts w:ascii="Times New Roman" w:hAnsi="Times New Roman"/>
          <w:b/>
          <w:sz w:val="28"/>
          <w:szCs w:val="28"/>
          <w:lang w:val="en-US"/>
        </w:rPr>
      </w:pPr>
      <w:r w:rsidRPr="009A4DCE">
        <w:rPr>
          <w:rFonts w:ascii="Times New Roman" w:hAnsi="Times New Roman"/>
          <w:b/>
          <w:sz w:val="28"/>
          <w:szCs w:val="28"/>
        </w:rPr>
        <w:t xml:space="preserve">PERANCANGAN MEJA BANTU UNTUK MENGURANGI </w:t>
      </w:r>
      <w:r w:rsidR="00C3548E" w:rsidRPr="009A4DCE">
        <w:rPr>
          <w:rFonts w:ascii="Times New Roman" w:hAnsi="Times New Roman"/>
          <w:b/>
          <w:sz w:val="28"/>
          <w:szCs w:val="28"/>
          <w:lang w:val="en-US"/>
        </w:rPr>
        <w:t xml:space="preserve">RISIKO </w:t>
      </w:r>
      <w:r w:rsidRPr="009A4DCE">
        <w:rPr>
          <w:rFonts w:ascii="Times New Roman" w:hAnsi="Times New Roman"/>
          <w:b/>
          <w:i/>
          <w:sz w:val="28"/>
          <w:szCs w:val="28"/>
        </w:rPr>
        <w:t>LOW BACK PAIN</w:t>
      </w:r>
      <w:r w:rsidR="00447B94" w:rsidRPr="009A4DCE">
        <w:rPr>
          <w:rFonts w:ascii="Times New Roman" w:hAnsi="Times New Roman"/>
          <w:b/>
          <w:sz w:val="28"/>
          <w:szCs w:val="28"/>
          <w:lang w:val="en-US"/>
        </w:rPr>
        <w:t xml:space="preserve"> (LBP) PADA PEKERJA </w:t>
      </w:r>
    </w:p>
    <w:p w:rsidR="00C13DC2" w:rsidRPr="009A4DCE" w:rsidRDefault="00447B94" w:rsidP="00447B94">
      <w:pPr>
        <w:spacing w:after="0" w:line="240" w:lineRule="auto"/>
        <w:jc w:val="center"/>
        <w:rPr>
          <w:rFonts w:ascii="Times New Roman" w:hAnsi="Times New Roman"/>
          <w:b/>
          <w:sz w:val="28"/>
          <w:szCs w:val="28"/>
          <w:lang w:val="en-US"/>
        </w:rPr>
      </w:pPr>
      <w:r w:rsidRPr="009A4DCE">
        <w:rPr>
          <w:rFonts w:ascii="Times New Roman" w:hAnsi="Times New Roman"/>
          <w:b/>
          <w:sz w:val="28"/>
          <w:szCs w:val="28"/>
          <w:lang w:val="en-US"/>
        </w:rPr>
        <w:t xml:space="preserve">BAGIAN PROSES PENGEPRESAN DI </w:t>
      </w:r>
      <w:r w:rsidRPr="009A4DCE">
        <w:rPr>
          <w:rFonts w:ascii="Times New Roman" w:hAnsi="Times New Roman"/>
          <w:b/>
          <w:sz w:val="28"/>
          <w:szCs w:val="28"/>
        </w:rPr>
        <w:t xml:space="preserve">UKM </w:t>
      </w:r>
      <w:r w:rsidRPr="009A4DCE">
        <w:rPr>
          <w:rFonts w:ascii="Times New Roman" w:hAnsi="Times New Roman"/>
          <w:b/>
          <w:sz w:val="28"/>
          <w:szCs w:val="28"/>
          <w:lang w:val="en-US"/>
        </w:rPr>
        <w:t>MJ</w:t>
      </w:r>
    </w:p>
    <w:p w:rsidR="00E04E75" w:rsidRPr="009A4DCE" w:rsidRDefault="00E04E75" w:rsidP="00E04E75">
      <w:pPr>
        <w:autoSpaceDE w:val="0"/>
        <w:autoSpaceDN w:val="0"/>
        <w:adjustRightInd w:val="0"/>
        <w:spacing w:after="0" w:line="240" w:lineRule="auto"/>
        <w:jc w:val="both"/>
        <w:rPr>
          <w:rFonts w:ascii="Times New Roman" w:hAnsi="Times New Roman"/>
          <w:sz w:val="24"/>
          <w:szCs w:val="24"/>
        </w:rPr>
      </w:pPr>
    </w:p>
    <w:p w:rsidR="00E04E75" w:rsidRPr="009A4DCE" w:rsidRDefault="00FB41CD" w:rsidP="00E04E75">
      <w:pPr>
        <w:spacing w:after="0" w:line="240" w:lineRule="auto"/>
        <w:jc w:val="center"/>
        <w:rPr>
          <w:rFonts w:ascii="Times New Roman" w:hAnsi="Times New Roman"/>
          <w:b/>
          <w:sz w:val="24"/>
          <w:szCs w:val="24"/>
          <w:vertAlign w:val="superscript"/>
          <w:lang w:val="en-US"/>
        </w:rPr>
      </w:pPr>
      <w:r w:rsidRPr="009A4DCE">
        <w:rPr>
          <w:rFonts w:ascii="Times New Roman" w:hAnsi="Times New Roman"/>
          <w:b/>
          <w:sz w:val="24"/>
          <w:szCs w:val="24"/>
          <w:lang w:val="en-US"/>
        </w:rPr>
        <w:t>Khairudin</w:t>
      </w:r>
      <w:r w:rsidR="009E17C4" w:rsidRPr="009A4DCE">
        <w:rPr>
          <w:rFonts w:ascii="Times New Roman" w:hAnsi="Times New Roman"/>
          <w:b/>
          <w:sz w:val="24"/>
          <w:szCs w:val="24"/>
          <w:vertAlign w:val="superscript"/>
          <w:lang w:val="en-US"/>
        </w:rPr>
        <w:t>1</w:t>
      </w:r>
      <w:r w:rsidR="00E04E75" w:rsidRPr="009A4DCE">
        <w:rPr>
          <w:rFonts w:ascii="Times New Roman" w:hAnsi="Times New Roman"/>
          <w:b/>
          <w:sz w:val="24"/>
          <w:szCs w:val="24"/>
        </w:rPr>
        <w:t>, Annisa Purbasari</w:t>
      </w:r>
      <w:r w:rsidR="009E17C4" w:rsidRPr="009A4DCE">
        <w:rPr>
          <w:rFonts w:ascii="Times New Roman" w:hAnsi="Times New Roman"/>
          <w:b/>
          <w:sz w:val="24"/>
          <w:szCs w:val="24"/>
          <w:vertAlign w:val="superscript"/>
          <w:lang w:val="en-US"/>
        </w:rPr>
        <w:t>2</w:t>
      </w:r>
      <w:r w:rsidRPr="009A4DCE">
        <w:rPr>
          <w:rFonts w:ascii="Times New Roman" w:hAnsi="Times New Roman"/>
          <w:b/>
          <w:sz w:val="24"/>
          <w:szCs w:val="24"/>
          <w:lang w:val="en-US"/>
        </w:rPr>
        <w:t>, Vera Methalina A</w:t>
      </w:r>
      <w:r w:rsidR="009E17C4" w:rsidRPr="009A4DCE">
        <w:rPr>
          <w:rFonts w:ascii="Times New Roman" w:hAnsi="Times New Roman"/>
          <w:b/>
          <w:sz w:val="24"/>
          <w:szCs w:val="24"/>
          <w:vertAlign w:val="superscript"/>
          <w:lang w:val="en-US"/>
        </w:rPr>
        <w:t>3</w:t>
      </w:r>
    </w:p>
    <w:p w:rsidR="006D490D" w:rsidRPr="009A4DCE" w:rsidRDefault="006D490D" w:rsidP="00E04E75">
      <w:pPr>
        <w:spacing w:after="0" w:line="240" w:lineRule="auto"/>
        <w:jc w:val="center"/>
        <w:rPr>
          <w:rFonts w:ascii="Times New Roman" w:hAnsi="Times New Roman"/>
          <w:sz w:val="24"/>
          <w:szCs w:val="24"/>
          <w:lang w:val="en-US"/>
        </w:rPr>
      </w:pPr>
      <w:r w:rsidRPr="009A4DCE">
        <w:rPr>
          <w:rStyle w:val="fontstyle01"/>
          <w:sz w:val="24"/>
          <w:szCs w:val="24"/>
          <w:vertAlign w:val="superscript"/>
          <w:lang w:val="en-US"/>
        </w:rPr>
        <w:t>1, 2,3</w:t>
      </w:r>
      <w:r w:rsidRPr="009A4DCE">
        <w:rPr>
          <w:rStyle w:val="fontstyle01"/>
          <w:sz w:val="24"/>
          <w:szCs w:val="24"/>
        </w:rPr>
        <w:t>Teknik Industri, Fakultas Teknik, Universitas Riau Kepulauan</w:t>
      </w:r>
      <w:r w:rsidRPr="009A4DCE">
        <w:rPr>
          <w:rFonts w:ascii="Times New Roman" w:hAnsi="Times New Roman"/>
          <w:sz w:val="24"/>
          <w:szCs w:val="24"/>
        </w:rPr>
        <w:t xml:space="preserve"> </w:t>
      </w:r>
    </w:p>
    <w:p w:rsidR="00E04E75" w:rsidRPr="009A4DCE" w:rsidRDefault="00E04E75" w:rsidP="00E04E75">
      <w:pPr>
        <w:spacing w:after="0" w:line="240" w:lineRule="auto"/>
        <w:jc w:val="center"/>
        <w:rPr>
          <w:rStyle w:val="Hyperlink"/>
          <w:rFonts w:ascii="Times New Roman" w:hAnsi="Times New Roman"/>
          <w:color w:val="000000" w:themeColor="text1"/>
          <w:sz w:val="24"/>
          <w:szCs w:val="24"/>
          <w:u w:val="none"/>
          <w:vertAlign w:val="superscript"/>
          <w:lang w:val="en-US"/>
        </w:rPr>
      </w:pPr>
      <w:r w:rsidRPr="009A4DCE">
        <w:rPr>
          <w:rFonts w:ascii="Times New Roman" w:hAnsi="Times New Roman"/>
          <w:sz w:val="24"/>
          <w:szCs w:val="24"/>
        </w:rPr>
        <w:t>Email:</w:t>
      </w:r>
      <w:r w:rsidR="006D490D" w:rsidRPr="009A4DCE">
        <w:rPr>
          <w:rFonts w:ascii="Times New Roman" w:hAnsi="Times New Roman"/>
          <w:sz w:val="24"/>
          <w:szCs w:val="24"/>
          <w:lang w:val="en-US"/>
        </w:rPr>
        <w:t xml:space="preserve"> </w:t>
      </w:r>
      <w:r w:rsidR="00C13DC2" w:rsidRPr="009A4DCE">
        <w:rPr>
          <w:rFonts w:ascii="Times New Roman" w:hAnsi="Times New Roman"/>
          <w:color w:val="222222"/>
          <w:sz w:val="24"/>
          <w:szCs w:val="24"/>
          <w:shd w:val="clear" w:color="auto" w:fill="FFFFFF"/>
        </w:rPr>
        <w:t>adinkhairudin16@gmail.com</w:t>
      </w:r>
      <w:r w:rsidRPr="009A4DCE">
        <w:rPr>
          <w:rStyle w:val="Hyperlink"/>
          <w:rFonts w:ascii="Times New Roman" w:hAnsi="Times New Roman"/>
          <w:color w:val="000000" w:themeColor="text1"/>
          <w:sz w:val="24"/>
          <w:szCs w:val="24"/>
          <w:u w:val="none"/>
          <w:vertAlign w:val="superscript"/>
          <w:lang w:val="en-US"/>
        </w:rPr>
        <w:t>1</w:t>
      </w:r>
      <w:r w:rsidRPr="009A4DCE">
        <w:rPr>
          <w:rFonts w:ascii="Times New Roman" w:hAnsi="Times New Roman"/>
          <w:color w:val="000000" w:themeColor="text1"/>
          <w:sz w:val="24"/>
          <w:szCs w:val="24"/>
          <w:lang w:val="en-US"/>
        </w:rPr>
        <w:t xml:space="preserve">, </w:t>
      </w:r>
      <w:hyperlink r:id="rId8" w:history="1">
        <w:r w:rsidR="006D490D" w:rsidRPr="009A4DCE">
          <w:rPr>
            <w:rStyle w:val="Hyperlink"/>
            <w:rFonts w:ascii="Times New Roman" w:hAnsi="Times New Roman"/>
            <w:color w:val="auto"/>
            <w:sz w:val="24"/>
            <w:szCs w:val="24"/>
            <w:u w:val="none"/>
            <w:shd w:val="clear" w:color="auto" w:fill="FFFFFF"/>
          </w:rPr>
          <w:t>annisapurbasari@gmail.com</w:t>
        </w:r>
        <w:r w:rsidR="006D490D" w:rsidRPr="009A4DCE">
          <w:rPr>
            <w:rStyle w:val="Hyperlink"/>
            <w:rFonts w:ascii="Times New Roman" w:hAnsi="Times New Roman"/>
            <w:color w:val="auto"/>
            <w:sz w:val="24"/>
            <w:szCs w:val="24"/>
            <w:u w:val="none"/>
            <w:vertAlign w:val="superscript"/>
            <w:lang w:val="en-US"/>
          </w:rPr>
          <w:t>2</w:t>
        </w:r>
      </w:hyperlink>
      <w:r w:rsidRPr="009A4DCE">
        <w:rPr>
          <w:rFonts w:ascii="Times New Roman" w:hAnsi="Times New Roman"/>
          <w:sz w:val="24"/>
          <w:szCs w:val="24"/>
          <w:lang w:val="en-US"/>
        </w:rPr>
        <w:t>,</w:t>
      </w:r>
      <w:r w:rsidR="006D490D" w:rsidRPr="009A4DCE">
        <w:rPr>
          <w:rFonts w:ascii="Times New Roman" w:hAnsi="Times New Roman"/>
          <w:color w:val="000000" w:themeColor="text1"/>
          <w:sz w:val="24"/>
          <w:szCs w:val="24"/>
          <w:lang w:val="en-US"/>
        </w:rPr>
        <w:t xml:space="preserve"> </w:t>
      </w:r>
      <w:r w:rsidR="00C13DC2" w:rsidRPr="009A4DCE">
        <w:rPr>
          <w:rFonts w:ascii="Times New Roman" w:hAnsi="Times New Roman"/>
          <w:color w:val="555555"/>
          <w:sz w:val="24"/>
          <w:szCs w:val="24"/>
          <w:shd w:val="clear" w:color="auto" w:fill="FFFFFF"/>
        </w:rPr>
        <w:t xml:space="preserve"> </w:t>
      </w:r>
      <w:r w:rsidR="00C13DC2" w:rsidRPr="009A4DCE">
        <w:rPr>
          <w:rFonts w:ascii="Times New Roman" w:hAnsi="Times New Roman"/>
          <w:sz w:val="24"/>
          <w:szCs w:val="24"/>
          <w:shd w:val="clear" w:color="auto" w:fill="FFFFFF"/>
        </w:rPr>
        <w:t>vera.afma@gmail.com</w:t>
      </w:r>
      <w:r w:rsidRPr="009A4DCE">
        <w:rPr>
          <w:rStyle w:val="Hyperlink"/>
          <w:rFonts w:ascii="Times New Roman" w:hAnsi="Times New Roman"/>
          <w:color w:val="auto"/>
          <w:sz w:val="24"/>
          <w:szCs w:val="24"/>
          <w:u w:val="none"/>
          <w:vertAlign w:val="superscript"/>
          <w:lang w:val="en-US"/>
        </w:rPr>
        <w:t>3</w:t>
      </w:r>
    </w:p>
    <w:p w:rsidR="00E04E75" w:rsidRPr="009A4DCE" w:rsidRDefault="00E04E75" w:rsidP="00E04E75">
      <w:pPr>
        <w:autoSpaceDE w:val="0"/>
        <w:autoSpaceDN w:val="0"/>
        <w:adjustRightInd w:val="0"/>
        <w:spacing w:after="0" w:line="240" w:lineRule="auto"/>
        <w:jc w:val="center"/>
        <w:rPr>
          <w:rFonts w:ascii="Times New Roman" w:hAnsi="Times New Roman"/>
          <w:color w:val="000000" w:themeColor="text1"/>
          <w:sz w:val="24"/>
          <w:szCs w:val="24"/>
        </w:rPr>
      </w:pPr>
    </w:p>
    <w:p w:rsidR="00E04E75" w:rsidRPr="009A4DCE" w:rsidRDefault="00E04E75" w:rsidP="00E04E75">
      <w:pPr>
        <w:autoSpaceDE w:val="0"/>
        <w:autoSpaceDN w:val="0"/>
        <w:adjustRightInd w:val="0"/>
        <w:spacing w:after="0" w:line="240" w:lineRule="auto"/>
        <w:jc w:val="center"/>
        <w:rPr>
          <w:rFonts w:ascii="Times New Roman" w:hAnsi="Times New Roman"/>
          <w:b/>
          <w:sz w:val="24"/>
          <w:szCs w:val="24"/>
          <w:lang w:val="de-DE"/>
        </w:rPr>
      </w:pPr>
      <w:r w:rsidRPr="009A4DCE">
        <w:rPr>
          <w:rFonts w:ascii="Times New Roman" w:hAnsi="Times New Roman"/>
          <w:b/>
          <w:sz w:val="24"/>
          <w:szCs w:val="24"/>
          <w:lang w:val="de-DE"/>
        </w:rPr>
        <w:t>ABSTRAK</w:t>
      </w:r>
    </w:p>
    <w:p w:rsidR="009A4DCE" w:rsidRDefault="009A4DCE" w:rsidP="009A4DCE">
      <w:pPr>
        <w:spacing w:after="0" w:line="240" w:lineRule="auto"/>
        <w:ind w:firstLine="720"/>
        <w:jc w:val="both"/>
        <w:rPr>
          <w:rFonts w:ascii="Times New Roman" w:hAnsi="Times New Roman"/>
          <w:sz w:val="24"/>
          <w:szCs w:val="24"/>
          <w:lang w:val="en-US"/>
        </w:rPr>
      </w:pPr>
    </w:p>
    <w:p w:rsidR="0068046E" w:rsidRPr="009A4DCE" w:rsidRDefault="0068046E" w:rsidP="0068046E">
      <w:pPr>
        <w:spacing w:line="240" w:lineRule="auto"/>
        <w:ind w:firstLine="720"/>
        <w:jc w:val="both"/>
        <w:rPr>
          <w:rFonts w:ascii="Times New Roman" w:hAnsi="Times New Roman"/>
          <w:sz w:val="24"/>
          <w:szCs w:val="24"/>
        </w:rPr>
      </w:pPr>
      <w:r w:rsidRPr="009A4DCE">
        <w:rPr>
          <w:rFonts w:ascii="Times New Roman" w:hAnsi="Times New Roman"/>
          <w:sz w:val="24"/>
          <w:szCs w:val="24"/>
        </w:rPr>
        <w:t xml:space="preserve">UKM </w:t>
      </w:r>
      <w:r w:rsidR="00B23A88">
        <w:rPr>
          <w:rFonts w:ascii="Times New Roman" w:hAnsi="Times New Roman"/>
          <w:sz w:val="24"/>
          <w:szCs w:val="24"/>
          <w:lang w:val="en-US"/>
        </w:rPr>
        <w:t xml:space="preserve">MJ </w:t>
      </w:r>
      <w:r w:rsidR="00B23A88">
        <w:rPr>
          <w:rFonts w:ascii="Times New Roman" w:hAnsi="Times New Roman"/>
          <w:sz w:val="24"/>
          <w:szCs w:val="24"/>
        </w:rPr>
        <w:t xml:space="preserve">adalah </w:t>
      </w:r>
      <w:r w:rsidR="00B23A88" w:rsidRPr="00B23A88">
        <w:rPr>
          <w:rFonts w:ascii="Times New Roman" w:hAnsi="Times New Roman"/>
          <w:i/>
          <w:sz w:val="24"/>
          <w:szCs w:val="24"/>
        </w:rPr>
        <w:t>home industri</w:t>
      </w:r>
      <w:r w:rsidRPr="009A4DCE">
        <w:rPr>
          <w:rFonts w:ascii="Times New Roman" w:hAnsi="Times New Roman"/>
          <w:sz w:val="24"/>
          <w:szCs w:val="24"/>
        </w:rPr>
        <w:t xml:space="preserve"> yang memproduksi jersey</w:t>
      </w:r>
      <w:r w:rsidR="00AB7439">
        <w:rPr>
          <w:rFonts w:ascii="Times New Roman" w:hAnsi="Times New Roman"/>
          <w:sz w:val="24"/>
          <w:szCs w:val="24"/>
          <w:lang w:val="en-US"/>
        </w:rPr>
        <w:t xml:space="preserve"> dan </w:t>
      </w:r>
      <w:r w:rsidR="00AB7439">
        <w:rPr>
          <w:rFonts w:ascii="Times New Roman" w:hAnsi="Times New Roman"/>
          <w:sz w:val="24"/>
          <w:szCs w:val="24"/>
        </w:rPr>
        <w:t>kaos</w:t>
      </w:r>
      <w:r w:rsidR="00AB7439">
        <w:rPr>
          <w:rFonts w:ascii="Times New Roman" w:hAnsi="Times New Roman"/>
          <w:sz w:val="24"/>
          <w:szCs w:val="24"/>
          <w:lang w:val="en-US"/>
        </w:rPr>
        <w:t xml:space="preserve">. </w:t>
      </w:r>
      <w:r w:rsidR="00B23A88">
        <w:rPr>
          <w:rFonts w:ascii="Times New Roman" w:hAnsi="Times New Roman"/>
          <w:sz w:val="24"/>
          <w:szCs w:val="24"/>
          <w:lang w:val="en-US"/>
        </w:rPr>
        <w:t>Salah satu proses produksi di UKM tersebut yaitu proses pengepresan produk yang menggunakan mesin press. Mesin press masih dioperasional secara sederhana yanng ditempat pada lantai produksi dan tanpa alat bantu. Ukuran</w:t>
      </w:r>
      <w:r w:rsidR="00B23A88" w:rsidRPr="009A4DCE">
        <w:rPr>
          <w:rFonts w:ascii="Times New Roman" w:hAnsi="Times New Roman"/>
          <w:sz w:val="24"/>
          <w:szCs w:val="24"/>
        </w:rPr>
        <w:t xml:space="preserve"> mesin </w:t>
      </w:r>
      <w:r w:rsidR="00B23A88" w:rsidRPr="009A4DCE">
        <w:rPr>
          <w:rFonts w:ascii="Times New Roman" w:hAnsi="Times New Roman"/>
          <w:i/>
          <w:sz w:val="24"/>
          <w:szCs w:val="24"/>
        </w:rPr>
        <w:t>press</w:t>
      </w:r>
      <w:r w:rsidR="00B23A88">
        <w:rPr>
          <w:rFonts w:ascii="Times New Roman" w:hAnsi="Times New Roman"/>
          <w:sz w:val="24"/>
          <w:szCs w:val="24"/>
        </w:rPr>
        <w:t xml:space="preserve"> </w:t>
      </w:r>
      <w:r w:rsidR="00B23A88">
        <w:rPr>
          <w:rFonts w:ascii="Times New Roman" w:hAnsi="Times New Roman"/>
          <w:sz w:val="24"/>
          <w:szCs w:val="24"/>
          <w:lang w:val="en-US"/>
        </w:rPr>
        <w:t>memiliki p</w:t>
      </w:r>
      <w:r w:rsidR="00B23A88">
        <w:rPr>
          <w:rFonts w:ascii="Times New Roman" w:hAnsi="Times New Roman"/>
          <w:sz w:val="24"/>
          <w:szCs w:val="24"/>
        </w:rPr>
        <w:t>anjang dan lebar</w:t>
      </w:r>
      <w:r w:rsidR="00B23A88">
        <w:rPr>
          <w:rFonts w:ascii="Times New Roman" w:hAnsi="Times New Roman"/>
          <w:sz w:val="24"/>
          <w:szCs w:val="24"/>
          <w:lang w:val="en-US"/>
        </w:rPr>
        <w:t xml:space="preserve"> sebesar</w:t>
      </w:r>
      <w:r w:rsidR="00B23A88" w:rsidRPr="009A4DCE">
        <w:rPr>
          <w:rFonts w:ascii="Times New Roman" w:hAnsi="Times New Roman"/>
          <w:sz w:val="24"/>
          <w:szCs w:val="24"/>
        </w:rPr>
        <w:t xml:space="preserve"> 60</w:t>
      </w:r>
      <w:r w:rsidR="00B23A88">
        <w:rPr>
          <w:rFonts w:ascii="Times New Roman" w:hAnsi="Times New Roman"/>
          <w:sz w:val="24"/>
          <w:szCs w:val="24"/>
          <w:lang w:val="en-US"/>
        </w:rPr>
        <w:t xml:space="preserve"> x </w:t>
      </w:r>
      <w:r w:rsidR="00B23A88" w:rsidRPr="009A4DCE">
        <w:rPr>
          <w:rFonts w:ascii="Times New Roman" w:hAnsi="Times New Roman"/>
          <w:sz w:val="24"/>
          <w:szCs w:val="24"/>
        </w:rPr>
        <w:t>60</w:t>
      </w:r>
      <w:r w:rsidR="00B23A88">
        <w:rPr>
          <w:rFonts w:ascii="Times New Roman" w:hAnsi="Times New Roman"/>
          <w:sz w:val="24"/>
          <w:szCs w:val="24"/>
          <w:lang w:val="en-US"/>
        </w:rPr>
        <w:t xml:space="preserve"> </w:t>
      </w:r>
      <w:r w:rsidR="00B23A88" w:rsidRPr="009A4DCE">
        <w:rPr>
          <w:rFonts w:ascii="Times New Roman" w:hAnsi="Times New Roman"/>
          <w:sz w:val="24"/>
          <w:szCs w:val="24"/>
        </w:rPr>
        <w:t>cm</w:t>
      </w:r>
      <w:r w:rsidR="00B23A88">
        <w:rPr>
          <w:rFonts w:ascii="Times New Roman" w:hAnsi="Times New Roman"/>
          <w:sz w:val="24"/>
          <w:szCs w:val="24"/>
          <w:lang w:val="en-US"/>
        </w:rPr>
        <w:t>, sedangkan ti</w:t>
      </w:r>
      <w:r w:rsidR="00B23A88">
        <w:rPr>
          <w:rFonts w:ascii="Times New Roman" w:hAnsi="Times New Roman"/>
          <w:sz w:val="24"/>
          <w:szCs w:val="24"/>
        </w:rPr>
        <w:t>nggi</w:t>
      </w:r>
      <w:r w:rsidR="00B23A88">
        <w:rPr>
          <w:rFonts w:ascii="Times New Roman" w:hAnsi="Times New Roman"/>
          <w:sz w:val="24"/>
          <w:szCs w:val="24"/>
          <w:lang w:val="en-US"/>
        </w:rPr>
        <w:t>nya</w:t>
      </w:r>
      <w:r w:rsidR="00B23A88">
        <w:rPr>
          <w:rFonts w:ascii="Times New Roman" w:hAnsi="Times New Roman"/>
          <w:sz w:val="24"/>
          <w:szCs w:val="24"/>
        </w:rPr>
        <w:t xml:space="preserve"> </w:t>
      </w:r>
      <w:r w:rsidR="00B23A88">
        <w:rPr>
          <w:rFonts w:ascii="Times New Roman" w:hAnsi="Times New Roman"/>
          <w:sz w:val="24"/>
          <w:szCs w:val="24"/>
          <w:lang w:val="en-US"/>
        </w:rPr>
        <w:t xml:space="preserve">sebesar </w:t>
      </w:r>
      <w:r w:rsidR="00B23A88" w:rsidRPr="009A4DCE">
        <w:rPr>
          <w:rFonts w:ascii="Times New Roman" w:hAnsi="Times New Roman"/>
          <w:sz w:val="24"/>
          <w:szCs w:val="24"/>
        </w:rPr>
        <w:t>15</w:t>
      </w:r>
      <w:r w:rsidR="00B23A88">
        <w:rPr>
          <w:rFonts w:ascii="Times New Roman" w:hAnsi="Times New Roman"/>
          <w:sz w:val="24"/>
          <w:szCs w:val="24"/>
          <w:lang w:val="en-US"/>
        </w:rPr>
        <w:t xml:space="preserve"> </w:t>
      </w:r>
      <w:r w:rsidR="00B23A88" w:rsidRPr="009A4DCE">
        <w:rPr>
          <w:rFonts w:ascii="Times New Roman" w:hAnsi="Times New Roman"/>
          <w:sz w:val="24"/>
          <w:szCs w:val="24"/>
        </w:rPr>
        <w:t>cm</w:t>
      </w:r>
      <w:r w:rsidR="00B23A88">
        <w:rPr>
          <w:rFonts w:ascii="Times New Roman" w:hAnsi="Times New Roman"/>
          <w:sz w:val="24"/>
          <w:szCs w:val="24"/>
          <w:lang w:val="en-US"/>
        </w:rPr>
        <w:t>. Selama proses tersebut berlangsung, pekerja bekerja dengan postur membungkuk, terjadi tekukan pada kedua kaki, kerja monotoni dan berulang yang membutuhkan waktu kerja antara 1-3 jam, sehingga timbulnya keluhan nyeri pada pinggang, pinggul dan mempengaruhi performansi kinerja pekerja.</w:t>
      </w:r>
    </w:p>
    <w:p w:rsidR="0068046E" w:rsidRPr="009A4DCE" w:rsidRDefault="0068046E" w:rsidP="0068046E">
      <w:pPr>
        <w:spacing w:line="240" w:lineRule="auto"/>
        <w:ind w:firstLine="720"/>
        <w:jc w:val="both"/>
        <w:rPr>
          <w:rFonts w:ascii="Times New Roman" w:hAnsi="Times New Roman"/>
          <w:sz w:val="24"/>
          <w:szCs w:val="24"/>
        </w:rPr>
      </w:pPr>
      <w:r w:rsidRPr="009A4DCE">
        <w:rPr>
          <w:rFonts w:ascii="Times New Roman" w:hAnsi="Times New Roman"/>
          <w:sz w:val="24"/>
          <w:szCs w:val="24"/>
        </w:rPr>
        <w:t xml:space="preserve">Tujuan dari penelitian ini adalah merancang meja kerja yang akan membantu proses kerja serta mengurangi nyeri pada tubuh. Pada penelitian ini menggunakan metode kuesioner </w:t>
      </w:r>
      <w:r w:rsidR="00D632FC" w:rsidRPr="009A4DCE">
        <w:rPr>
          <w:rFonts w:ascii="Times New Roman" w:hAnsi="Times New Roman"/>
          <w:i/>
          <w:sz w:val="24"/>
          <w:szCs w:val="24"/>
        </w:rPr>
        <w:t>Low Back Pain</w:t>
      </w:r>
      <w:r w:rsidR="00D632FC">
        <w:rPr>
          <w:rFonts w:ascii="Times New Roman" w:hAnsi="Times New Roman"/>
          <w:sz w:val="24"/>
          <w:szCs w:val="24"/>
          <w:lang w:val="en-US"/>
        </w:rPr>
        <w:t xml:space="preserve"> (</w:t>
      </w:r>
      <w:r w:rsidRPr="009A4DCE">
        <w:rPr>
          <w:rFonts w:ascii="Times New Roman" w:hAnsi="Times New Roman"/>
          <w:sz w:val="24"/>
          <w:szCs w:val="24"/>
        </w:rPr>
        <w:t>LBP</w:t>
      </w:r>
      <w:r w:rsidR="00D632FC">
        <w:rPr>
          <w:rFonts w:ascii="Times New Roman" w:hAnsi="Times New Roman"/>
          <w:sz w:val="24"/>
          <w:szCs w:val="24"/>
          <w:lang w:val="en-US"/>
        </w:rPr>
        <w:t xml:space="preserve">). </w:t>
      </w:r>
      <w:r w:rsidRPr="009A4DCE">
        <w:rPr>
          <w:rFonts w:ascii="Times New Roman" w:hAnsi="Times New Roman"/>
          <w:sz w:val="24"/>
          <w:szCs w:val="24"/>
        </w:rPr>
        <w:t>Dan untuk perancangan meja berdasarkan data antropometri kesemua karyawan.</w:t>
      </w:r>
    </w:p>
    <w:p w:rsidR="0068046E" w:rsidRPr="009A4DCE" w:rsidRDefault="0068046E" w:rsidP="0068046E">
      <w:pPr>
        <w:spacing w:line="240" w:lineRule="auto"/>
        <w:ind w:firstLine="720"/>
        <w:jc w:val="both"/>
        <w:rPr>
          <w:rFonts w:ascii="Times New Roman" w:hAnsi="Times New Roman"/>
          <w:sz w:val="24"/>
          <w:szCs w:val="24"/>
        </w:rPr>
      </w:pPr>
      <w:r w:rsidRPr="009A4DCE">
        <w:rPr>
          <w:rFonts w:ascii="Times New Roman" w:hAnsi="Times New Roman"/>
          <w:sz w:val="24"/>
          <w:szCs w:val="24"/>
        </w:rPr>
        <w:t xml:space="preserve">Dari </w:t>
      </w:r>
      <w:r w:rsidR="00732AF6">
        <w:rPr>
          <w:rFonts w:ascii="Times New Roman" w:hAnsi="Times New Roman"/>
          <w:sz w:val="24"/>
          <w:szCs w:val="24"/>
          <w:lang w:val="en-US"/>
        </w:rPr>
        <w:t>kajian</w:t>
      </w:r>
      <w:r w:rsidRPr="009A4DCE">
        <w:rPr>
          <w:rFonts w:ascii="Times New Roman" w:hAnsi="Times New Roman"/>
          <w:sz w:val="24"/>
          <w:szCs w:val="24"/>
        </w:rPr>
        <w:t xml:space="preserve"> menggunakan kuesioner LBP menunjukan bahwa adanya penurunan persentase pada tingkat selalu dari hasil tingkat sebelumnya 3% menjadi 0%, untuk tingkat keluhan sering dari 27% menjadi 0%, untuk keluhan kadang-kadang dari 42% menjadi 10%, dan untuk keluhan jarang sama 23%, dan untuk keluhan t</w:t>
      </w:r>
      <w:r w:rsidR="00D632FC">
        <w:rPr>
          <w:rFonts w:ascii="Times New Roman" w:hAnsi="Times New Roman"/>
          <w:sz w:val="24"/>
          <w:szCs w:val="24"/>
        </w:rPr>
        <w:t>idak pernah dari 5% menjadi 67%</w:t>
      </w:r>
      <w:r w:rsidR="00D632FC">
        <w:rPr>
          <w:rFonts w:ascii="Times New Roman" w:hAnsi="Times New Roman"/>
          <w:sz w:val="24"/>
          <w:szCs w:val="24"/>
          <w:lang w:val="en-US"/>
        </w:rPr>
        <w:t xml:space="preserve">. </w:t>
      </w:r>
      <w:r w:rsidRPr="009A4DCE">
        <w:rPr>
          <w:rFonts w:ascii="Times New Roman" w:hAnsi="Times New Roman"/>
          <w:sz w:val="24"/>
          <w:szCs w:val="24"/>
        </w:rPr>
        <w:t xml:space="preserve">Dari hasil analisa tersebut </w:t>
      </w:r>
      <w:r w:rsidR="00D632FC">
        <w:rPr>
          <w:rFonts w:ascii="Times New Roman" w:hAnsi="Times New Roman"/>
          <w:sz w:val="24"/>
          <w:szCs w:val="24"/>
          <w:lang w:val="en-US"/>
        </w:rPr>
        <w:t xml:space="preserve">menunjukkan </w:t>
      </w:r>
      <w:r w:rsidRPr="009A4DCE">
        <w:rPr>
          <w:rFonts w:ascii="Times New Roman" w:hAnsi="Times New Roman"/>
          <w:sz w:val="24"/>
          <w:szCs w:val="24"/>
        </w:rPr>
        <w:t xml:space="preserve">bahwa menggunakan perancangan meja </w:t>
      </w:r>
      <w:r w:rsidR="00D632FC">
        <w:rPr>
          <w:rFonts w:ascii="Times New Roman" w:hAnsi="Times New Roman"/>
          <w:sz w:val="24"/>
          <w:szCs w:val="24"/>
          <w:lang w:val="en-US"/>
        </w:rPr>
        <w:t xml:space="preserve">bantu </w:t>
      </w:r>
      <w:r w:rsidRPr="009A4DCE">
        <w:rPr>
          <w:rFonts w:ascii="Times New Roman" w:hAnsi="Times New Roman"/>
          <w:sz w:val="24"/>
          <w:szCs w:val="24"/>
        </w:rPr>
        <w:t>dengan ukuran panjang meja 50 cm</w:t>
      </w:r>
      <w:r w:rsidR="00D632FC">
        <w:rPr>
          <w:rFonts w:ascii="Times New Roman" w:hAnsi="Times New Roman"/>
          <w:sz w:val="24"/>
          <w:szCs w:val="24"/>
        </w:rPr>
        <w:t>, lebar 70cm, dan tinggi 80cm</w:t>
      </w:r>
      <w:r w:rsidR="00D632FC">
        <w:rPr>
          <w:rFonts w:ascii="Times New Roman" w:hAnsi="Times New Roman"/>
          <w:sz w:val="24"/>
          <w:szCs w:val="24"/>
          <w:lang w:val="en-US"/>
        </w:rPr>
        <w:t>, m</w:t>
      </w:r>
      <w:r w:rsidRPr="009A4DCE">
        <w:rPr>
          <w:rFonts w:ascii="Times New Roman" w:hAnsi="Times New Roman"/>
          <w:sz w:val="24"/>
          <w:szCs w:val="24"/>
        </w:rPr>
        <w:t xml:space="preserve">ampu meminimalisir </w:t>
      </w:r>
      <w:r w:rsidR="00D632FC" w:rsidRPr="009A4DCE">
        <w:rPr>
          <w:rFonts w:ascii="Times New Roman" w:hAnsi="Times New Roman"/>
          <w:sz w:val="24"/>
          <w:szCs w:val="24"/>
        </w:rPr>
        <w:t xml:space="preserve">mengurangi </w:t>
      </w:r>
      <w:r w:rsidRPr="009A4DCE">
        <w:rPr>
          <w:rFonts w:ascii="Times New Roman" w:hAnsi="Times New Roman"/>
          <w:sz w:val="24"/>
          <w:szCs w:val="24"/>
        </w:rPr>
        <w:t xml:space="preserve">resiko </w:t>
      </w:r>
      <w:r w:rsidR="00D632FC">
        <w:rPr>
          <w:rFonts w:ascii="Times New Roman" w:hAnsi="Times New Roman"/>
          <w:sz w:val="24"/>
          <w:szCs w:val="24"/>
          <w:lang w:val="en-US"/>
        </w:rPr>
        <w:t>LBP</w:t>
      </w:r>
      <w:r w:rsidRPr="009A4DCE">
        <w:rPr>
          <w:rFonts w:ascii="Times New Roman" w:hAnsi="Times New Roman"/>
          <w:sz w:val="24"/>
          <w:szCs w:val="24"/>
        </w:rPr>
        <w:t>.</w:t>
      </w:r>
    </w:p>
    <w:p w:rsidR="00E04E75" w:rsidRPr="009A4DCE" w:rsidRDefault="00E04E75" w:rsidP="00E04E75">
      <w:pPr>
        <w:spacing w:line="240" w:lineRule="auto"/>
        <w:jc w:val="both"/>
        <w:rPr>
          <w:rFonts w:ascii="Times New Roman" w:hAnsi="Times New Roman"/>
          <w:sz w:val="24"/>
          <w:szCs w:val="24"/>
          <w:lang w:val="en-US"/>
        </w:rPr>
      </w:pPr>
      <w:r w:rsidRPr="009A4DCE">
        <w:rPr>
          <w:rFonts w:ascii="Times New Roman" w:hAnsi="Times New Roman"/>
          <w:b/>
          <w:bCs/>
          <w:i/>
          <w:iCs/>
          <w:color w:val="000000"/>
          <w:sz w:val="24"/>
          <w:szCs w:val="24"/>
        </w:rPr>
        <w:t>Kata kunci</w:t>
      </w:r>
      <w:r w:rsidRPr="009A4DCE">
        <w:rPr>
          <w:rFonts w:ascii="Times New Roman" w:hAnsi="Times New Roman"/>
          <w:b/>
          <w:iCs/>
          <w:color w:val="000000"/>
          <w:sz w:val="24"/>
          <w:szCs w:val="24"/>
          <w:lang w:val="en-US"/>
        </w:rPr>
        <w:t>:</w:t>
      </w:r>
      <w:r w:rsidR="0068046E" w:rsidRPr="009A4DCE">
        <w:rPr>
          <w:rFonts w:ascii="Times New Roman" w:hAnsi="Times New Roman"/>
          <w:sz w:val="24"/>
          <w:szCs w:val="24"/>
          <w:lang w:val="en-US"/>
        </w:rPr>
        <w:t>LBP, RULA,</w:t>
      </w:r>
      <w:r w:rsidRPr="009A4DCE">
        <w:rPr>
          <w:rFonts w:ascii="Times New Roman" w:hAnsi="Times New Roman"/>
          <w:sz w:val="24"/>
          <w:szCs w:val="24"/>
          <w:lang w:val="en-US"/>
        </w:rPr>
        <w:t xml:space="preserve"> dan Antropometri</w:t>
      </w:r>
    </w:p>
    <w:p w:rsidR="00E04E75" w:rsidRPr="009A4DCE" w:rsidRDefault="00E04E75" w:rsidP="00E04E75">
      <w:pPr>
        <w:spacing w:after="0" w:line="240" w:lineRule="auto"/>
        <w:rPr>
          <w:rFonts w:ascii="Times New Roman" w:hAnsi="Times New Roman"/>
          <w:iCs/>
          <w:color w:val="000000"/>
          <w:sz w:val="24"/>
          <w:szCs w:val="24"/>
          <w:lang w:val="en-US"/>
        </w:rPr>
      </w:pPr>
    </w:p>
    <w:p w:rsidR="00E04E75" w:rsidRPr="009A4DCE" w:rsidRDefault="00E04E75" w:rsidP="00E04E75">
      <w:pPr>
        <w:spacing w:after="0" w:line="240" w:lineRule="auto"/>
        <w:rPr>
          <w:rFonts w:ascii="Times New Roman" w:hAnsi="Times New Roman"/>
          <w:iCs/>
          <w:color w:val="000000"/>
          <w:sz w:val="24"/>
          <w:szCs w:val="24"/>
          <w:lang w:val="en-US"/>
        </w:rPr>
      </w:pPr>
    </w:p>
    <w:p w:rsidR="00E04E75" w:rsidRPr="009A4DCE" w:rsidRDefault="00E04E75" w:rsidP="00E04E75">
      <w:pPr>
        <w:autoSpaceDE w:val="0"/>
        <w:autoSpaceDN w:val="0"/>
        <w:adjustRightInd w:val="0"/>
        <w:spacing w:after="0" w:line="240" w:lineRule="auto"/>
        <w:rPr>
          <w:rFonts w:ascii="Times New Roman" w:hAnsi="Times New Roman"/>
          <w:sz w:val="24"/>
          <w:szCs w:val="24"/>
          <w:lang w:val="en-US"/>
        </w:rPr>
        <w:sectPr w:rsidR="00E04E75" w:rsidRPr="009A4DCE" w:rsidSect="009A4DCE">
          <w:footerReference w:type="first" r:id="rId9"/>
          <w:pgSz w:w="11907" w:h="16840" w:code="9"/>
          <w:pgMar w:top="1440" w:right="1411" w:bottom="1440" w:left="1411" w:header="720" w:footer="720" w:gutter="0"/>
          <w:paperSrc w:other="7"/>
          <w:pgNumType w:start="1"/>
          <w:cols w:space="720"/>
          <w:titlePg/>
          <w:docGrid w:linePitch="360"/>
        </w:sectPr>
      </w:pPr>
    </w:p>
    <w:p w:rsidR="00E04E75" w:rsidRPr="009A4DCE" w:rsidRDefault="00E04E75" w:rsidP="004F0A7D">
      <w:pPr>
        <w:pStyle w:val="Heading1"/>
        <w:numPr>
          <w:ilvl w:val="0"/>
          <w:numId w:val="21"/>
        </w:numPr>
        <w:spacing w:before="0" w:after="0"/>
        <w:ind w:left="720" w:hanging="720"/>
        <w:jc w:val="both"/>
        <w:rPr>
          <w:rFonts w:ascii="Times New Roman" w:hAnsi="Times New Roman"/>
          <w:b/>
          <w:sz w:val="24"/>
          <w:szCs w:val="24"/>
        </w:rPr>
      </w:pPr>
      <w:r w:rsidRPr="009A4DCE">
        <w:rPr>
          <w:rFonts w:ascii="Times New Roman" w:hAnsi="Times New Roman"/>
          <w:b/>
          <w:sz w:val="24"/>
          <w:szCs w:val="24"/>
        </w:rPr>
        <w:lastRenderedPageBreak/>
        <w:t>PENDAHULUAN</w:t>
      </w:r>
    </w:p>
    <w:p w:rsidR="006D490D" w:rsidRPr="009A4DCE" w:rsidRDefault="006D490D" w:rsidP="004F0A7D">
      <w:pPr>
        <w:spacing w:line="240" w:lineRule="auto"/>
        <w:ind w:firstLine="720"/>
        <w:jc w:val="both"/>
        <w:rPr>
          <w:rFonts w:ascii="Times New Roman" w:hAnsi="Times New Roman"/>
          <w:sz w:val="24"/>
          <w:szCs w:val="24"/>
          <w:lang w:val="en-US"/>
        </w:rPr>
      </w:pPr>
      <w:r w:rsidRPr="009A4DCE">
        <w:rPr>
          <w:rFonts w:ascii="Times New Roman" w:hAnsi="Times New Roman"/>
          <w:sz w:val="24"/>
          <w:szCs w:val="24"/>
          <w:lang w:val="en-US"/>
        </w:rPr>
        <w:t>Industri berdasarkan tinjauan modal kerja yang digunakan dapat dikelompokkan menjadi beberapa</w:t>
      </w:r>
      <w:r w:rsidR="007F6F33" w:rsidRPr="009A4DCE">
        <w:rPr>
          <w:rFonts w:ascii="Times New Roman" w:hAnsi="Times New Roman"/>
          <w:sz w:val="24"/>
          <w:szCs w:val="24"/>
          <w:lang w:val="en-US"/>
        </w:rPr>
        <w:t xml:space="preserve"> kelompok,</w:t>
      </w:r>
      <w:r w:rsidRPr="009A4DCE">
        <w:rPr>
          <w:rFonts w:ascii="Times New Roman" w:hAnsi="Times New Roman"/>
          <w:sz w:val="24"/>
          <w:szCs w:val="24"/>
          <w:lang w:val="en-US"/>
        </w:rPr>
        <w:t xml:space="preserve"> </w:t>
      </w:r>
      <w:r w:rsidR="007F6F33" w:rsidRPr="009A4DCE">
        <w:rPr>
          <w:rFonts w:ascii="Times New Roman" w:hAnsi="Times New Roman"/>
          <w:sz w:val="24"/>
          <w:szCs w:val="24"/>
          <w:lang w:val="en-US"/>
        </w:rPr>
        <w:t>antara lain</w:t>
      </w:r>
      <w:r w:rsidRPr="009A4DCE">
        <w:rPr>
          <w:rFonts w:ascii="Times New Roman" w:hAnsi="Times New Roman"/>
          <w:sz w:val="24"/>
          <w:szCs w:val="24"/>
          <w:lang w:val="en-US"/>
        </w:rPr>
        <w:t xml:space="preserve"> industri besar</w:t>
      </w:r>
      <w:r w:rsidR="007F6F33" w:rsidRPr="009A4DCE">
        <w:rPr>
          <w:rFonts w:ascii="Times New Roman" w:hAnsi="Times New Roman"/>
          <w:sz w:val="24"/>
          <w:szCs w:val="24"/>
          <w:lang w:val="en-US"/>
        </w:rPr>
        <w:t xml:space="preserve"> (industri dasar), industri menengah (aneka industri), dan industri kecil. Umumnya industri kecil masih mempergunakan teknologi sederhana dengan jumlah modal yang relatif terbatas dan banyak bergerak disektor informal, seperti industri rumah tangga (</w:t>
      </w:r>
      <w:r w:rsidR="007F6F33" w:rsidRPr="009A4DCE">
        <w:rPr>
          <w:rFonts w:ascii="Times New Roman" w:hAnsi="Times New Roman"/>
          <w:i/>
          <w:sz w:val="24"/>
          <w:szCs w:val="24"/>
          <w:lang w:val="en-US"/>
        </w:rPr>
        <w:t>home industry</w:t>
      </w:r>
      <w:r w:rsidR="009A4DCE">
        <w:rPr>
          <w:rFonts w:ascii="Times New Roman" w:hAnsi="Times New Roman"/>
          <w:sz w:val="24"/>
          <w:szCs w:val="24"/>
          <w:lang w:val="en-US"/>
        </w:rPr>
        <w:t>) (BPS, 2021).</w:t>
      </w:r>
      <w:r w:rsidR="007F6F33" w:rsidRPr="009A4DCE">
        <w:rPr>
          <w:rFonts w:ascii="Times New Roman" w:hAnsi="Times New Roman"/>
          <w:sz w:val="24"/>
          <w:szCs w:val="24"/>
          <w:lang w:val="en-US"/>
        </w:rPr>
        <w:t xml:space="preserve"> </w:t>
      </w:r>
    </w:p>
    <w:p w:rsidR="00247C15" w:rsidRPr="004F0A7D" w:rsidRDefault="0068046E" w:rsidP="004F0A7D">
      <w:pPr>
        <w:spacing w:line="240" w:lineRule="auto"/>
        <w:ind w:firstLine="720"/>
        <w:jc w:val="both"/>
        <w:rPr>
          <w:rFonts w:ascii="Times New Roman" w:hAnsi="Times New Roman"/>
          <w:b/>
          <w:sz w:val="24"/>
          <w:szCs w:val="24"/>
          <w:lang w:val="en-US"/>
        </w:rPr>
      </w:pPr>
      <w:r w:rsidRPr="009A4DCE">
        <w:rPr>
          <w:rFonts w:ascii="Times New Roman" w:hAnsi="Times New Roman"/>
          <w:sz w:val="24"/>
          <w:szCs w:val="24"/>
        </w:rPr>
        <w:t xml:space="preserve">UKM </w:t>
      </w:r>
      <w:r w:rsidR="00CF5486" w:rsidRPr="00CF5486">
        <w:rPr>
          <w:rFonts w:ascii="Times New Roman" w:hAnsi="Times New Roman"/>
          <w:sz w:val="24"/>
          <w:szCs w:val="24"/>
          <w:lang w:val="en-US"/>
        </w:rPr>
        <w:t>MJ</w:t>
      </w:r>
      <w:r w:rsidRPr="009A4DCE">
        <w:rPr>
          <w:rFonts w:ascii="Times New Roman" w:hAnsi="Times New Roman"/>
          <w:i/>
          <w:sz w:val="24"/>
          <w:szCs w:val="24"/>
        </w:rPr>
        <w:t xml:space="preserve"> </w:t>
      </w:r>
      <w:r w:rsidRPr="009A4DCE">
        <w:rPr>
          <w:rFonts w:ascii="Times New Roman" w:hAnsi="Times New Roman"/>
          <w:sz w:val="24"/>
          <w:szCs w:val="24"/>
        </w:rPr>
        <w:t xml:space="preserve">yang bergerak di bidang </w:t>
      </w:r>
      <w:r w:rsidRPr="009A4DCE">
        <w:rPr>
          <w:rFonts w:ascii="Times New Roman" w:hAnsi="Times New Roman"/>
          <w:i/>
          <w:sz w:val="24"/>
          <w:szCs w:val="24"/>
        </w:rPr>
        <w:t>home industry</w:t>
      </w:r>
      <w:r w:rsidR="00CF5486">
        <w:rPr>
          <w:rFonts w:ascii="Times New Roman" w:hAnsi="Times New Roman"/>
          <w:i/>
          <w:sz w:val="24"/>
          <w:szCs w:val="24"/>
          <w:lang w:val="en-US"/>
        </w:rPr>
        <w:t xml:space="preserve"> </w:t>
      </w:r>
      <w:r w:rsidRPr="009A4DCE">
        <w:rPr>
          <w:rFonts w:ascii="Times New Roman" w:hAnsi="Times New Roman"/>
          <w:sz w:val="24"/>
          <w:szCs w:val="24"/>
        </w:rPr>
        <w:t xml:space="preserve">memproduksi </w:t>
      </w:r>
      <w:r w:rsidR="00CF5486">
        <w:rPr>
          <w:rFonts w:ascii="Times New Roman" w:hAnsi="Times New Roman"/>
          <w:sz w:val="24"/>
          <w:szCs w:val="24"/>
          <w:lang w:val="en-US"/>
        </w:rPr>
        <w:t xml:space="preserve">berbagai jenis pakaian jadi, seperti </w:t>
      </w:r>
      <w:r w:rsidRPr="009A4DCE">
        <w:rPr>
          <w:rFonts w:ascii="Times New Roman" w:hAnsi="Times New Roman"/>
          <w:sz w:val="24"/>
          <w:szCs w:val="24"/>
        </w:rPr>
        <w:t>jersey bola, baju kaos dan kaos polo</w:t>
      </w:r>
      <w:r w:rsidR="00CF5486">
        <w:rPr>
          <w:rFonts w:ascii="Times New Roman" w:hAnsi="Times New Roman"/>
          <w:sz w:val="24"/>
          <w:szCs w:val="24"/>
          <w:lang w:val="en-US"/>
        </w:rPr>
        <w:t>. Proses produksi di UKM ini masih mempergunakan teknologi sederhana atau tradisional. Salah satu proses produksi di UKM tersebut yaitu proses pengepresan produk</w:t>
      </w:r>
      <w:r w:rsidR="00DF1F04">
        <w:rPr>
          <w:rFonts w:ascii="Times New Roman" w:hAnsi="Times New Roman"/>
          <w:sz w:val="24"/>
          <w:szCs w:val="24"/>
          <w:lang w:val="en-US"/>
        </w:rPr>
        <w:t xml:space="preserve"> </w:t>
      </w:r>
      <w:r w:rsidR="00C80FF8">
        <w:rPr>
          <w:rFonts w:ascii="Times New Roman" w:hAnsi="Times New Roman"/>
          <w:sz w:val="24"/>
          <w:szCs w:val="24"/>
          <w:lang w:val="en-US"/>
        </w:rPr>
        <w:t>yang menggunakan mesin press. Mesin press masih dioperasional secara sederhana yanng ditempat pada lantai produksi dan tanpa alat bantu</w:t>
      </w:r>
      <w:r w:rsidR="00DF1F04">
        <w:rPr>
          <w:rFonts w:ascii="Times New Roman" w:hAnsi="Times New Roman"/>
          <w:sz w:val="24"/>
          <w:szCs w:val="24"/>
          <w:lang w:val="en-US"/>
        </w:rPr>
        <w:t>.</w:t>
      </w:r>
      <w:r w:rsidR="00C80FF8">
        <w:rPr>
          <w:rFonts w:ascii="Times New Roman" w:hAnsi="Times New Roman"/>
          <w:sz w:val="24"/>
          <w:szCs w:val="24"/>
          <w:lang w:val="en-US"/>
        </w:rPr>
        <w:t xml:space="preserve"> Ukuran</w:t>
      </w:r>
      <w:r w:rsidR="00C80FF8" w:rsidRPr="009A4DCE">
        <w:rPr>
          <w:rFonts w:ascii="Times New Roman" w:hAnsi="Times New Roman"/>
          <w:sz w:val="24"/>
          <w:szCs w:val="24"/>
        </w:rPr>
        <w:t xml:space="preserve"> mesin </w:t>
      </w:r>
      <w:r w:rsidR="00C80FF8" w:rsidRPr="009A4DCE">
        <w:rPr>
          <w:rFonts w:ascii="Times New Roman" w:hAnsi="Times New Roman"/>
          <w:i/>
          <w:sz w:val="24"/>
          <w:szCs w:val="24"/>
        </w:rPr>
        <w:t>press</w:t>
      </w:r>
      <w:r w:rsidR="00C80FF8">
        <w:rPr>
          <w:rFonts w:ascii="Times New Roman" w:hAnsi="Times New Roman"/>
          <w:sz w:val="24"/>
          <w:szCs w:val="24"/>
        </w:rPr>
        <w:t xml:space="preserve"> </w:t>
      </w:r>
      <w:r w:rsidR="00C80FF8">
        <w:rPr>
          <w:rFonts w:ascii="Times New Roman" w:hAnsi="Times New Roman"/>
          <w:sz w:val="24"/>
          <w:szCs w:val="24"/>
          <w:lang w:val="en-US"/>
        </w:rPr>
        <w:t>memiliki p</w:t>
      </w:r>
      <w:r w:rsidR="00C80FF8">
        <w:rPr>
          <w:rFonts w:ascii="Times New Roman" w:hAnsi="Times New Roman"/>
          <w:sz w:val="24"/>
          <w:szCs w:val="24"/>
        </w:rPr>
        <w:t>anjang dan lebar</w:t>
      </w:r>
      <w:r w:rsidR="00C80FF8">
        <w:rPr>
          <w:rFonts w:ascii="Times New Roman" w:hAnsi="Times New Roman"/>
          <w:sz w:val="24"/>
          <w:szCs w:val="24"/>
          <w:lang w:val="en-US"/>
        </w:rPr>
        <w:t xml:space="preserve"> sebesar</w:t>
      </w:r>
      <w:r w:rsidR="00C80FF8" w:rsidRPr="009A4DCE">
        <w:rPr>
          <w:rFonts w:ascii="Times New Roman" w:hAnsi="Times New Roman"/>
          <w:sz w:val="24"/>
          <w:szCs w:val="24"/>
        </w:rPr>
        <w:t xml:space="preserve"> 60</w:t>
      </w:r>
      <w:r w:rsidR="00C80FF8">
        <w:rPr>
          <w:rFonts w:ascii="Times New Roman" w:hAnsi="Times New Roman"/>
          <w:sz w:val="24"/>
          <w:szCs w:val="24"/>
          <w:lang w:val="en-US"/>
        </w:rPr>
        <w:t xml:space="preserve"> x </w:t>
      </w:r>
      <w:r w:rsidR="00C80FF8" w:rsidRPr="009A4DCE">
        <w:rPr>
          <w:rFonts w:ascii="Times New Roman" w:hAnsi="Times New Roman"/>
          <w:sz w:val="24"/>
          <w:szCs w:val="24"/>
        </w:rPr>
        <w:t>60</w:t>
      </w:r>
      <w:r w:rsidR="00C80FF8">
        <w:rPr>
          <w:rFonts w:ascii="Times New Roman" w:hAnsi="Times New Roman"/>
          <w:sz w:val="24"/>
          <w:szCs w:val="24"/>
          <w:lang w:val="en-US"/>
        </w:rPr>
        <w:t xml:space="preserve"> </w:t>
      </w:r>
      <w:r w:rsidR="00C80FF8" w:rsidRPr="009A4DCE">
        <w:rPr>
          <w:rFonts w:ascii="Times New Roman" w:hAnsi="Times New Roman"/>
          <w:sz w:val="24"/>
          <w:szCs w:val="24"/>
        </w:rPr>
        <w:t>cm</w:t>
      </w:r>
      <w:r w:rsidR="00C80FF8">
        <w:rPr>
          <w:rFonts w:ascii="Times New Roman" w:hAnsi="Times New Roman"/>
          <w:sz w:val="24"/>
          <w:szCs w:val="24"/>
          <w:lang w:val="en-US"/>
        </w:rPr>
        <w:t>, sedangkan ti</w:t>
      </w:r>
      <w:r w:rsidR="00C80FF8">
        <w:rPr>
          <w:rFonts w:ascii="Times New Roman" w:hAnsi="Times New Roman"/>
          <w:sz w:val="24"/>
          <w:szCs w:val="24"/>
        </w:rPr>
        <w:t>nggi</w:t>
      </w:r>
      <w:r w:rsidR="00C80FF8">
        <w:rPr>
          <w:rFonts w:ascii="Times New Roman" w:hAnsi="Times New Roman"/>
          <w:sz w:val="24"/>
          <w:szCs w:val="24"/>
          <w:lang w:val="en-US"/>
        </w:rPr>
        <w:t>nya</w:t>
      </w:r>
      <w:r w:rsidR="00C80FF8">
        <w:rPr>
          <w:rFonts w:ascii="Times New Roman" w:hAnsi="Times New Roman"/>
          <w:sz w:val="24"/>
          <w:szCs w:val="24"/>
        </w:rPr>
        <w:t xml:space="preserve"> </w:t>
      </w:r>
      <w:r w:rsidR="00C80FF8">
        <w:rPr>
          <w:rFonts w:ascii="Times New Roman" w:hAnsi="Times New Roman"/>
          <w:sz w:val="24"/>
          <w:szCs w:val="24"/>
          <w:lang w:val="en-US"/>
        </w:rPr>
        <w:t xml:space="preserve">sebesar </w:t>
      </w:r>
      <w:r w:rsidR="00C80FF8" w:rsidRPr="009A4DCE">
        <w:rPr>
          <w:rFonts w:ascii="Times New Roman" w:hAnsi="Times New Roman"/>
          <w:sz w:val="24"/>
          <w:szCs w:val="24"/>
        </w:rPr>
        <w:t>15</w:t>
      </w:r>
      <w:r w:rsidR="00C80FF8">
        <w:rPr>
          <w:rFonts w:ascii="Times New Roman" w:hAnsi="Times New Roman"/>
          <w:sz w:val="24"/>
          <w:szCs w:val="24"/>
          <w:lang w:val="en-US"/>
        </w:rPr>
        <w:t xml:space="preserve"> </w:t>
      </w:r>
      <w:r w:rsidR="00C80FF8" w:rsidRPr="009A4DCE">
        <w:rPr>
          <w:rFonts w:ascii="Times New Roman" w:hAnsi="Times New Roman"/>
          <w:sz w:val="24"/>
          <w:szCs w:val="24"/>
        </w:rPr>
        <w:t>cm</w:t>
      </w:r>
      <w:r w:rsidR="00C80FF8">
        <w:rPr>
          <w:rFonts w:ascii="Times New Roman" w:hAnsi="Times New Roman"/>
          <w:sz w:val="24"/>
          <w:szCs w:val="24"/>
          <w:lang w:val="en-US"/>
        </w:rPr>
        <w:t>.</w:t>
      </w:r>
      <w:r w:rsidR="00DF1F04">
        <w:rPr>
          <w:rFonts w:ascii="Times New Roman" w:hAnsi="Times New Roman"/>
          <w:sz w:val="24"/>
          <w:szCs w:val="24"/>
          <w:lang w:val="en-US"/>
        </w:rPr>
        <w:t xml:space="preserve"> Selama proses tersebut berlangsung, </w:t>
      </w:r>
      <w:r w:rsidR="00CF5486">
        <w:rPr>
          <w:rFonts w:ascii="Times New Roman" w:hAnsi="Times New Roman"/>
          <w:sz w:val="24"/>
          <w:szCs w:val="24"/>
          <w:lang w:val="en-US"/>
        </w:rPr>
        <w:t>pekerja bekerja dengan postur membungkuk, terjadi tekukan pada kedua kak</w:t>
      </w:r>
      <w:r w:rsidR="00DF1F04">
        <w:rPr>
          <w:rFonts w:ascii="Times New Roman" w:hAnsi="Times New Roman"/>
          <w:sz w:val="24"/>
          <w:szCs w:val="24"/>
          <w:lang w:val="en-US"/>
        </w:rPr>
        <w:t xml:space="preserve">i, kerja monotoni dan berulang yang </w:t>
      </w:r>
      <w:r w:rsidR="00DF1F04">
        <w:rPr>
          <w:rFonts w:ascii="Times New Roman" w:hAnsi="Times New Roman"/>
          <w:sz w:val="24"/>
          <w:szCs w:val="24"/>
          <w:lang w:val="en-US"/>
        </w:rPr>
        <w:lastRenderedPageBreak/>
        <w:t xml:space="preserve">membutuhkan waktu </w:t>
      </w:r>
      <w:r w:rsidR="00C80FF8">
        <w:rPr>
          <w:rFonts w:ascii="Times New Roman" w:hAnsi="Times New Roman"/>
          <w:sz w:val="24"/>
          <w:szCs w:val="24"/>
          <w:lang w:val="en-US"/>
        </w:rPr>
        <w:t xml:space="preserve">kerja </w:t>
      </w:r>
      <w:r w:rsidR="00DF1F04">
        <w:rPr>
          <w:rFonts w:ascii="Times New Roman" w:hAnsi="Times New Roman"/>
          <w:sz w:val="24"/>
          <w:szCs w:val="24"/>
          <w:lang w:val="en-US"/>
        </w:rPr>
        <w:t xml:space="preserve">antara 1-3 jam, sehingga timbulnya keluhan nyeri pada pinggang, pinggul dan mempengaruhi performansi kinerja pekerja. </w:t>
      </w:r>
      <w:r w:rsidR="00DF1F04" w:rsidRPr="00DF1F04">
        <w:rPr>
          <w:rFonts w:ascii="Times New Roman" w:hAnsi="Times New Roman"/>
          <w:color w:val="000000"/>
          <w:sz w:val="24"/>
          <w:szCs w:val="24"/>
        </w:rPr>
        <w:t>Berbagai bentuk penyakit akibat kerja terjadi pada</w:t>
      </w:r>
      <w:r w:rsidR="00DF1F04">
        <w:rPr>
          <w:rFonts w:ascii="Times New Roman" w:hAnsi="Times New Roman"/>
          <w:color w:val="000000"/>
          <w:sz w:val="24"/>
          <w:szCs w:val="24"/>
          <w:lang w:val="en-US"/>
        </w:rPr>
        <w:t xml:space="preserve"> </w:t>
      </w:r>
      <w:r w:rsidR="00DF1F04" w:rsidRPr="00DF1F04">
        <w:rPr>
          <w:rFonts w:ascii="Times New Roman" w:hAnsi="Times New Roman"/>
          <w:color w:val="000000"/>
          <w:sz w:val="24"/>
          <w:szCs w:val="24"/>
        </w:rPr>
        <w:t xml:space="preserve">bagian-bagian tubuh tertentu seperti: </w:t>
      </w:r>
      <w:r w:rsidR="00DF1F04" w:rsidRPr="00DF1F04">
        <w:rPr>
          <w:rFonts w:ascii="Times New Roman" w:hAnsi="Times New Roman"/>
          <w:i/>
          <w:iCs/>
          <w:color w:val="000000"/>
          <w:sz w:val="24"/>
          <w:szCs w:val="24"/>
        </w:rPr>
        <w:t>musculoskeletal</w:t>
      </w:r>
      <w:r w:rsidR="00DF1F04">
        <w:rPr>
          <w:rFonts w:ascii="Times New Roman" w:hAnsi="Times New Roman"/>
          <w:i/>
          <w:iCs/>
          <w:color w:val="000000"/>
          <w:sz w:val="24"/>
          <w:szCs w:val="24"/>
          <w:lang w:val="en-US"/>
        </w:rPr>
        <w:t xml:space="preserve"> </w:t>
      </w:r>
      <w:r w:rsidR="00DF1F04" w:rsidRPr="00DF1F04">
        <w:rPr>
          <w:rFonts w:ascii="Times New Roman" w:hAnsi="Times New Roman"/>
          <w:i/>
          <w:iCs/>
          <w:color w:val="000000"/>
          <w:sz w:val="24"/>
          <w:szCs w:val="24"/>
        </w:rPr>
        <w:t xml:space="preserve">disorders </w:t>
      </w:r>
      <w:r w:rsidR="00DF1F04" w:rsidRPr="00DF1F04">
        <w:rPr>
          <w:rFonts w:ascii="Times New Roman" w:hAnsi="Times New Roman"/>
          <w:color w:val="000000"/>
          <w:sz w:val="24"/>
          <w:szCs w:val="24"/>
        </w:rPr>
        <w:t xml:space="preserve">(MSDs), </w:t>
      </w:r>
      <w:r w:rsidR="00DF1F04" w:rsidRPr="00DF1F04">
        <w:rPr>
          <w:rFonts w:ascii="Times New Roman" w:hAnsi="Times New Roman"/>
          <w:i/>
          <w:iCs/>
          <w:color w:val="000000"/>
          <w:sz w:val="24"/>
          <w:szCs w:val="24"/>
        </w:rPr>
        <w:t xml:space="preserve">back pain disorders </w:t>
      </w:r>
      <w:r w:rsidR="00DF1F04" w:rsidRPr="00DF1F04">
        <w:rPr>
          <w:rFonts w:ascii="Times New Roman" w:hAnsi="Times New Roman"/>
          <w:color w:val="000000"/>
          <w:sz w:val="24"/>
          <w:szCs w:val="24"/>
        </w:rPr>
        <w:t>(BPDs)</w:t>
      </w:r>
      <w:r w:rsidR="00DF1F04">
        <w:rPr>
          <w:rFonts w:ascii="Times New Roman" w:hAnsi="Times New Roman"/>
          <w:color w:val="000000"/>
          <w:sz w:val="24"/>
          <w:szCs w:val="24"/>
          <w:lang w:val="en-US"/>
        </w:rPr>
        <w:t xml:space="preserve"> </w:t>
      </w:r>
      <w:r w:rsidR="00DF1F04" w:rsidRPr="00DF1F04">
        <w:rPr>
          <w:rFonts w:ascii="Times New Roman" w:hAnsi="Times New Roman"/>
          <w:color w:val="000000"/>
          <w:sz w:val="24"/>
          <w:szCs w:val="24"/>
        </w:rPr>
        <w:t xml:space="preserve">(Salvendy, 2001; Zandin, 2004; Violante </w:t>
      </w:r>
      <w:r w:rsidR="00DF1F04" w:rsidRPr="00DF1F04">
        <w:rPr>
          <w:rFonts w:ascii="Times New Roman" w:hAnsi="Times New Roman"/>
          <w:i/>
          <w:iCs/>
          <w:color w:val="000000"/>
          <w:sz w:val="24"/>
          <w:szCs w:val="24"/>
        </w:rPr>
        <w:t>et al</w:t>
      </w:r>
      <w:r w:rsidR="00DF1F04" w:rsidRPr="00DF1F04">
        <w:rPr>
          <w:rFonts w:ascii="Times New Roman" w:hAnsi="Times New Roman"/>
          <w:color w:val="000000"/>
          <w:sz w:val="24"/>
          <w:szCs w:val="24"/>
        </w:rPr>
        <w:t>., 2003</w:t>
      </w:r>
      <w:r w:rsidR="00DF1F04">
        <w:rPr>
          <w:rFonts w:ascii="Times New Roman" w:hAnsi="Times New Roman"/>
          <w:color w:val="000000"/>
          <w:sz w:val="24"/>
          <w:szCs w:val="24"/>
          <w:lang w:val="en-US"/>
        </w:rPr>
        <w:t xml:space="preserve"> dalam </w:t>
      </w:r>
      <w:r w:rsidR="00DF1F04" w:rsidRPr="00DF1F04">
        <w:rPr>
          <w:rFonts w:ascii="Times New Roman" w:hAnsi="Times New Roman"/>
          <w:bCs/>
          <w:color w:val="000000"/>
          <w:sz w:val="24"/>
          <w:szCs w:val="24"/>
        </w:rPr>
        <w:t>Nurkertamanda</w:t>
      </w:r>
      <w:r w:rsidR="00DF1F04" w:rsidRPr="00DF1F04">
        <w:rPr>
          <w:rFonts w:ascii="Times New Roman" w:hAnsi="Times New Roman"/>
          <w:bCs/>
          <w:color w:val="000000"/>
          <w:sz w:val="24"/>
          <w:szCs w:val="24"/>
          <w:lang w:val="en-US"/>
        </w:rPr>
        <w:t xml:space="preserve"> </w:t>
      </w:r>
      <w:r w:rsidR="00DF1F04" w:rsidRPr="00DF1F04">
        <w:rPr>
          <w:rFonts w:ascii="Times New Roman" w:hAnsi="Times New Roman"/>
          <w:bCs/>
          <w:i/>
          <w:color w:val="000000"/>
          <w:sz w:val="24"/>
          <w:szCs w:val="24"/>
          <w:lang w:val="en-US"/>
        </w:rPr>
        <w:t>et al</w:t>
      </w:r>
      <w:r w:rsidR="00DF1F04" w:rsidRPr="00DF1F04">
        <w:rPr>
          <w:rFonts w:ascii="Times New Roman" w:hAnsi="Times New Roman"/>
          <w:bCs/>
          <w:color w:val="000000"/>
          <w:sz w:val="24"/>
          <w:szCs w:val="24"/>
          <w:lang w:val="en-US"/>
        </w:rPr>
        <w:t>., 2017</w:t>
      </w:r>
      <w:r w:rsidR="00DF1F04" w:rsidRPr="00DF1F04">
        <w:rPr>
          <w:rFonts w:ascii="Times New Roman" w:hAnsi="Times New Roman"/>
          <w:color w:val="000000"/>
          <w:sz w:val="24"/>
          <w:szCs w:val="24"/>
        </w:rPr>
        <w:t>),</w:t>
      </w:r>
      <w:r w:rsidR="00DF1F04">
        <w:rPr>
          <w:rFonts w:ascii="Times New Roman" w:hAnsi="Times New Roman"/>
          <w:color w:val="000000"/>
          <w:sz w:val="24"/>
          <w:szCs w:val="24"/>
          <w:lang w:val="en-US"/>
        </w:rPr>
        <w:t xml:space="preserve"> </w:t>
      </w:r>
      <w:r w:rsidR="00DF1F04" w:rsidRPr="00DF1F04">
        <w:rPr>
          <w:rFonts w:ascii="Times New Roman" w:hAnsi="Times New Roman"/>
          <w:i/>
          <w:iCs/>
          <w:color w:val="000000"/>
          <w:sz w:val="24"/>
          <w:szCs w:val="24"/>
        </w:rPr>
        <w:t xml:space="preserve">repentitive strain injuries </w:t>
      </w:r>
      <w:r w:rsidR="00DF1F04" w:rsidRPr="00DF1F04">
        <w:rPr>
          <w:rFonts w:ascii="Times New Roman" w:hAnsi="Times New Roman"/>
          <w:color w:val="000000"/>
          <w:sz w:val="24"/>
          <w:szCs w:val="24"/>
        </w:rPr>
        <w:t xml:space="preserve">(RSIs), </w:t>
      </w:r>
      <w:r w:rsidR="00DF1F04" w:rsidRPr="00DF1F04">
        <w:rPr>
          <w:rFonts w:ascii="Times New Roman" w:hAnsi="Times New Roman"/>
          <w:i/>
          <w:iCs/>
          <w:color w:val="000000"/>
          <w:sz w:val="24"/>
          <w:szCs w:val="24"/>
        </w:rPr>
        <w:t>repetitive motion</w:t>
      </w:r>
      <w:r w:rsidR="00DF1F04">
        <w:rPr>
          <w:rFonts w:ascii="Times New Roman" w:hAnsi="Times New Roman"/>
          <w:i/>
          <w:iCs/>
          <w:color w:val="000000"/>
          <w:sz w:val="24"/>
          <w:szCs w:val="24"/>
          <w:lang w:val="en-US"/>
        </w:rPr>
        <w:t xml:space="preserve"> </w:t>
      </w:r>
      <w:r w:rsidR="00DF1F04" w:rsidRPr="00DF1F04">
        <w:rPr>
          <w:rFonts w:ascii="Times New Roman" w:hAnsi="Times New Roman"/>
          <w:i/>
          <w:iCs/>
          <w:color w:val="000000"/>
          <w:sz w:val="24"/>
          <w:szCs w:val="24"/>
        </w:rPr>
        <w:t xml:space="preserve">injuries (RMI), </w:t>
      </w:r>
      <w:r w:rsidR="00DF1F04" w:rsidRPr="00DF1F04">
        <w:rPr>
          <w:rFonts w:ascii="Times New Roman" w:hAnsi="Times New Roman"/>
          <w:color w:val="000000"/>
          <w:sz w:val="24"/>
          <w:szCs w:val="24"/>
        </w:rPr>
        <w:t xml:space="preserve">dan </w:t>
      </w:r>
      <w:r w:rsidR="00DF1F04" w:rsidRPr="00DF1F04">
        <w:rPr>
          <w:rFonts w:ascii="Times New Roman" w:hAnsi="Times New Roman"/>
          <w:i/>
          <w:iCs/>
          <w:color w:val="000000"/>
          <w:sz w:val="24"/>
          <w:szCs w:val="24"/>
        </w:rPr>
        <w:t>cumulative trauma disorders</w:t>
      </w:r>
      <w:r w:rsidR="00DF1F04">
        <w:rPr>
          <w:rFonts w:ascii="Times New Roman" w:hAnsi="Times New Roman"/>
          <w:i/>
          <w:iCs/>
          <w:color w:val="000000"/>
          <w:sz w:val="24"/>
          <w:szCs w:val="24"/>
          <w:lang w:val="en-US"/>
        </w:rPr>
        <w:t xml:space="preserve"> </w:t>
      </w:r>
      <w:r w:rsidR="00DF1F04" w:rsidRPr="00DF1F04">
        <w:rPr>
          <w:rFonts w:ascii="Times New Roman" w:hAnsi="Times New Roman"/>
          <w:color w:val="000000"/>
          <w:sz w:val="24"/>
          <w:szCs w:val="24"/>
        </w:rPr>
        <w:t>(CTD) (Zandin, 2004</w:t>
      </w:r>
      <w:r w:rsidR="00DF1F04">
        <w:rPr>
          <w:rFonts w:ascii="Times New Roman" w:hAnsi="Times New Roman"/>
          <w:color w:val="000000"/>
          <w:sz w:val="24"/>
          <w:szCs w:val="24"/>
          <w:lang w:val="en-US"/>
        </w:rPr>
        <w:t xml:space="preserve"> dalam </w:t>
      </w:r>
      <w:r w:rsidR="00DF1F04" w:rsidRPr="00DF1F04">
        <w:rPr>
          <w:rFonts w:ascii="Times New Roman" w:hAnsi="Times New Roman"/>
          <w:bCs/>
          <w:color w:val="000000"/>
          <w:sz w:val="24"/>
          <w:szCs w:val="24"/>
        </w:rPr>
        <w:t>Nurkertamanda</w:t>
      </w:r>
      <w:r w:rsidR="00DF1F04" w:rsidRPr="00DF1F04">
        <w:rPr>
          <w:rFonts w:ascii="Times New Roman" w:hAnsi="Times New Roman"/>
          <w:bCs/>
          <w:color w:val="000000"/>
          <w:sz w:val="24"/>
          <w:szCs w:val="24"/>
          <w:lang w:val="en-US"/>
        </w:rPr>
        <w:t xml:space="preserve"> </w:t>
      </w:r>
      <w:r w:rsidR="00DF1F04" w:rsidRPr="00DF1F04">
        <w:rPr>
          <w:rFonts w:ascii="Times New Roman" w:hAnsi="Times New Roman"/>
          <w:bCs/>
          <w:i/>
          <w:color w:val="000000"/>
          <w:sz w:val="24"/>
          <w:szCs w:val="24"/>
          <w:lang w:val="en-US"/>
        </w:rPr>
        <w:t>et al</w:t>
      </w:r>
      <w:r w:rsidR="00DF1F04" w:rsidRPr="00DF1F04">
        <w:rPr>
          <w:rFonts w:ascii="Times New Roman" w:hAnsi="Times New Roman"/>
          <w:bCs/>
          <w:color w:val="000000"/>
          <w:sz w:val="24"/>
          <w:szCs w:val="24"/>
          <w:lang w:val="en-US"/>
        </w:rPr>
        <w:t>., 2017</w:t>
      </w:r>
      <w:r w:rsidR="00DF1F04" w:rsidRPr="00DF1F04">
        <w:rPr>
          <w:rFonts w:ascii="Times New Roman" w:hAnsi="Times New Roman"/>
          <w:color w:val="000000"/>
          <w:sz w:val="24"/>
          <w:szCs w:val="24"/>
        </w:rPr>
        <w:t xml:space="preserve">), </w:t>
      </w:r>
      <w:r w:rsidR="00DF1F04">
        <w:rPr>
          <w:rFonts w:ascii="Times New Roman" w:hAnsi="Times New Roman"/>
          <w:color w:val="000000"/>
          <w:sz w:val="24"/>
          <w:szCs w:val="24"/>
          <w:lang w:val="en-US"/>
        </w:rPr>
        <w:t xml:space="preserve">yang </w:t>
      </w:r>
      <w:r w:rsidR="00DF1F04" w:rsidRPr="00DF1F04">
        <w:rPr>
          <w:rFonts w:ascii="Times New Roman" w:hAnsi="Times New Roman"/>
          <w:color w:val="000000"/>
          <w:sz w:val="24"/>
          <w:szCs w:val="24"/>
        </w:rPr>
        <w:t>menyebabkan</w:t>
      </w:r>
      <w:r w:rsidR="00DF1F04">
        <w:rPr>
          <w:rFonts w:ascii="Times New Roman" w:hAnsi="Times New Roman"/>
          <w:color w:val="000000"/>
          <w:sz w:val="24"/>
          <w:szCs w:val="24"/>
          <w:lang w:val="en-US"/>
        </w:rPr>
        <w:t xml:space="preserve"> </w:t>
      </w:r>
      <w:r w:rsidR="00DF1F04">
        <w:rPr>
          <w:rFonts w:ascii="Times New Roman" w:hAnsi="Times New Roman"/>
          <w:color w:val="000000"/>
          <w:sz w:val="24"/>
          <w:szCs w:val="24"/>
        </w:rPr>
        <w:t>keluhan sakit</w:t>
      </w:r>
      <w:r w:rsidR="00DF1F04">
        <w:rPr>
          <w:rFonts w:ascii="Times New Roman" w:hAnsi="Times New Roman"/>
          <w:color w:val="000000"/>
          <w:sz w:val="24"/>
          <w:szCs w:val="24"/>
          <w:lang w:val="en-US"/>
        </w:rPr>
        <w:t xml:space="preserve"> atau </w:t>
      </w:r>
      <w:r w:rsidR="00DF1F04" w:rsidRPr="00DF1F04">
        <w:rPr>
          <w:rFonts w:ascii="Times New Roman" w:hAnsi="Times New Roman"/>
          <w:color w:val="000000"/>
          <w:sz w:val="24"/>
          <w:szCs w:val="24"/>
        </w:rPr>
        <w:t>nyeri dan dapat juga berakibat</w:t>
      </w:r>
      <w:r w:rsidR="00DF1F04">
        <w:rPr>
          <w:rFonts w:ascii="Times New Roman" w:hAnsi="Times New Roman"/>
          <w:color w:val="000000"/>
          <w:sz w:val="24"/>
          <w:szCs w:val="24"/>
          <w:lang w:val="en-US"/>
        </w:rPr>
        <w:t xml:space="preserve"> </w:t>
      </w:r>
      <w:r w:rsidR="00DF1F04" w:rsidRPr="00DF1F04">
        <w:rPr>
          <w:rFonts w:ascii="Times New Roman" w:hAnsi="Times New Roman"/>
          <w:color w:val="000000"/>
          <w:sz w:val="24"/>
          <w:szCs w:val="24"/>
        </w:rPr>
        <w:t xml:space="preserve">kehilangan kemampuan untuk bekerja (Violante </w:t>
      </w:r>
      <w:r w:rsidR="00DF1F04" w:rsidRPr="00DF1F04">
        <w:rPr>
          <w:rFonts w:ascii="Times New Roman" w:hAnsi="Times New Roman"/>
          <w:i/>
          <w:iCs/>
          <w:color w:val="000000"/>
          <w:sz w:val="24"/>
          <w:szCs w:val="24"/>
        </w:rPr>
        <w:t>et al</w:t>
      </w:r>
      <w:r w:rsidR="00DF1F04" w:rsidRPr="00DF1F04">
        <w:rPr>
          <w:rFonts w:ascii="Times New Roman" w:hAnsi="Times New Roman"/>
          <w:color w:val="000000"/>
          <w:sz w:val="24"/>
          <w:szCs w:val="24"/>
        </w:rPr>
        <w:t>.,</w:t>
      </w:r>
      <w:r w:rsidR="00DF1F04">
        <w:rPr>
          <w:rFonts w:ascii="Times New Roman" w:hAnsi="Times New Roman"/>
          <w:color w:val="000000"/>
          <w:sz w:val="24"/>
          <w:szCs w:val="24"/>
          <w:lang w:val="en-US"/>
        </w:rPr>
        <w:t xml:space="preserve"> </w:t>
      </w:r>
      <w:r w:rsidR="00DF1F04" w:rsidRPr="00DF1F04">
        <w:rPr>
          <w:rFonts w:ascii="Times New Roman" w:hAnsi="Times New Roman"/>
          <w:color w:val="000000"/>
          <w:sz w:val="24"/>
          <w:szCs w:val="24"/>
        </w:rPr>
        <w:t>2003</w:t>
      </w:r>
      <w:r w:rsidR="00DF1F04">
        <w:rPr>
          <w:rFonts w:ascii="Times New Roman" w:hAnsi="Times New Roman"/>
          <w:color w:val="000000"/>
          <w:sz w:val="24"/>
          <w:szCs w:val="24"/>
          <w:lang w:val="en-US"/>
        </w:rPr>
        <w:t xml:space="preserve"> dalam </w:t>
      </w:r>
      <w:r w:rsidR="00DF1F04" w:rsidRPr="00DF1F04">
        <w:rPr>
          <w:rFonts w:ascii="Times New Roman" w:hAnsi="Times New Roman"/>
          <w:bCs/>
          <w:color w:val="000000"/>
          <w:sz w:val="24"/>
          <w:szCs w:val="24"/>
        </w:rPr>
        <w:t>Nurkertamanda</w:t>
      </w:r>
      <w:r w:rsidR="00DF1F04" w:rsidRPr="00DF1F04">
        <w:rPr>
          <w:rFonts w:ascii="Times New Roman" w:hAnsi="Times New Roman"/>
          <w:bCs/>
          <w:color w:val="000000"/>
          <w:sz w:val="24"/>
          <w:szCs w:val="24"/>
          <w:lang w:val="en-US"/>
        </w:rPr>
        <w:t xml:space="preserve"> </w:t>
      </w:r>
      <w:r w:rsidR="00DF1F04" w:rsidRPr="00DF1F04">
        <w:rPr>
          <w:rFonts w:ascii="Times New Roman" w:hAnsi="Times New Roman"/>
          <w:bCs/>
          <w:i/>
          <w:color w:val="000000"/>
          <w:sz w:val="24"/>
          <w:szCs w:val="24"/>
          <w:lang w:val="en-US"/>
        </w:rPr>
        <w:t>et al</w:t>
      </w:r>
      <w:r w:rsidR="00DF1F04" w:rsidRPr="00DF1F04">
        <w:rPr>
          <w:rFonts w:ascii="Times New Roman" w:hAnsi="Times New Roman"/>
          <w:bCs/>
          <w:color w:val="000000"/>
          <w:sz w:val="24"/>
          <w:szCs w:val="24"/>
          <w:lang w:val="en-US"/>
        </w:rPr>
        <w:t>., 2017</w:t>
      </w:r>
      <w:r w:rsidR="00DF1F04" w:rsidRPr="00DF1F04">
        <w:rPr>
          <w:rFonts w:ascii="Times New Roman" w:hAnsi="Times New Roman"/>
          <w:color w:val="000000"/>
          <w:sz w:val="24"/>
          <w:szCs w:val="24"/>
        </w:rPr>
        <w:t>).</w:t>
      </w:r>
      <w:r w:rsidR="00880258">
        <w:rPr>
          <w:rFonts w:ascii="Times New Roman" w:hAnsi="Times New Roman"/>
          <w:color w:val="000000"/>
          <w:sz w:val="24"/>
          <w:szCs w:val="24"/>
          <w:lang w:val="en-US"/>
        </w:rPr>
        <w:t xml:space="preserve"> </w:t>
      </w:r>
      <w:r w:rsidR="00880258" w:rsidRPr="00880258">
        <w:rPr>
          <w:rFonts w:ascii="Times New Roman" w:hAnsi="Times New Roman"/>
          <w:color w:val="000000"/>
          <w:sz w:val="24"/>
          <w:szCs w:val="24"/>
          <w:lang w:val="en-US"/>
        </w:rPr>
        <w:t xml:space="preserve">Timbulnya potensi risiko </w:t>
      </w:r>
      <w:r w:rsidR="00880258" w:rsidRPr="00880258">
        <w:rPr>
          <w:rFonts w:ascii="Times New Roman" w:hAnsi="Times New Roman"/>
          <w:i/>
          <w:color w:val="000000"/>
          <w:sz w:val="24"/>
          <w:szCs w:val="24"/>
          <w:lang w:val="en-US"/>
        </w:rPr>
        <w:t>low back pain</w:t>
      </w:r>
      <w:r w:rsidR="00880258" w:rsidRPr="00880258">
        <w:rPr>
          <w:rFonts w:ascii="Times New Roman" w:hAnsi="Times New Roman"/>
          <w:color w:val="000000"/>
          <w:sz w:val="24"/>
          <w:szCs w:val="24"/>
          <w:lang w:val="en-US"/>
        </w:rPr>
        <w:t xml:space="preserve"> dapat disebabkan oleh postur kerja membungkuk. </w:t>
      </w:r>
      <w:r w:rsidR="00880258" w:rsidRPr="00880258">
        <w:rPr>
          <w:rFonts w:ascii="Times New Roman" w:hAnsi="Times New Roman"/>
          <w:color w:val="000000"/>
          <w:sz w:val="24"/>
          <w:szCs w:val="24"/>
        </w:rPr>
        <w:t xml:space="preserve"> </w:t>
      </w:r>
      <w:r w:rsidR="00880258" w:rsidRPr="00880258">
        <w:rPr>
          <w:rFonts w:ascii="Times New Roman" w:hAnsi="Times New Roman"/>
          <w:color w:val="000000"/>
          <w:sz w:val="24"/>
          <w:szCs w:val="24"/>
          <w:lang w:val="en-US"/>
        </w:rPr>
        <w:t xml:space="preserve">Terbentuknya </w:t>
      </w:r>
      <w:r w:rsidR="00880258" w:rsidRPr="00880258">
        <w:rPr>
          <w:rFonts w:ascii="Times New Roman" w:hAnsi="Times New Roman"/>
          <w:color w:val="000000"/>
          <w:sz w:val="24"/>
          <w:szCs w:val="24"/>
        </w:rPr>
        <w:t xml:space="preserve">sudut kemiringan </w:t>
      </w:r>
      <w:r w:rsidR="00880258" w:rsidRPr="00880258">
        <w:rPr>
          <w:rFonts w:ascii="Times New Roman" w:hAnsi="Times New Roman"/>
          <w:i/>
          <w:iCs/>
          <w:color w:val="000000"/>
          <w:sz w:val="24"/>
          <w:szCs w:val="24"/>
        </w:rPr>
        <w:t xml:space="preserve">trunk </w:t>
      </w:r>
      <w:r w:rsidR="00880258" w:rsidRPr="00880258">
        <w:rPr>
          <w:rFonts w:ascii="Times New Roman" w:hAnsi="Times New Roman"/>
          <w:color w:val="000000"/>
          <w:sz w:val="24"/>
          <w:szCs w:val="24"/>
        </w:rPr>
        <w:t>ketika bekerja</w:t>
      </w:r>
      <w:r w:rsidR="00880258">
        <w:rPr>
          <w:rFonts w:ascii="Times New Roman" w:hAnsi="Times New Roman"/>
          <w:color w:val="000000"/>
          <w:sz w:val="24"/>
          <w:szCs w:val="24"/>
          <w:lang w:val="en-US"/>
        </w:rPr>
        <w:t xml:space="preserve"> </w:t>
      </w:r>
      <w:r w:rsidR="00880258" w:rsidRPr="00880258">
        <w:rPr>
          <w:rFonts w:ascii="Times New Roman" w:hAnsi="Times New Roman"/>
          <w:color w:val="000000"/>
          <w:sz w:val="24"/>
          <w:szCs w:val="24"/>
        </w:rPr>
        <w:t xml:space="preserve">dapat meningkatkan potensi terjadinya </w:t>
      </w:r>
      <w:r w:rsidR="00880258" w:rsidRPr="00880258">
        <w:rPr>
          <w:rFonts w:ascii="Times New Roman" w:hAnsi="Times New Roman"/>
          <w:i/>
          <w:iCs/>
          <w:color w:val="000000"/>
          <w:sz w:val="24"/>
          <w:szCs w:val="24"/>
        </w:rPr>
        <w:t>low back pain</w:t>
      </w:r>
      <w:r w:rsidR="00880258" w:rsidRPr="00880258">
        <w:rPr>
          <w:rFonts w:ascii="Times New Roman" w:hAnsi="Times New Roman"/>
          <w:color w:val="000000"/>
          <w:sz w:val="24"/>
          <w:szCs w:val="24"/>
          <w:lang w:val="en-US"/>
        </w:rPr>
        <w:t xml:space="preserve"> (</w:t>
      </w:r>
      <w:r w:rsidR="00880258" w:rsidRPr="00880258">
        <w:rPr>
          <w:rFonts w:ascii="Times New Roman" w:hAnsi="Times New Roman"/>
          <w:color w:val="000000"/>
          <w:sz w:val="24"/>
          <w:szCs w:val="24"/>
        </w:rPr>
        <w:t>Davis dan Anes</w:t>
      </w:r>
      <w:r w:rsidR="00880258" w:rsidRPr="00880258">
        <w:rPr>
          <w:rFonts w:ascii="Times New Roman" w:hAnsi="Times New Roman"/>
          <w:color w:val="000000"/>
          <w:sz w:val="24"/>
          <w:szCs w:val="24"/>
          <w:lang w:val="en-US"/>
        </w:rPr>
        <w:t xml:space="preserve">, </w:t>
      </w:r>
      <w:r w:rsidR="00880258" w:rsidRPr="00880258">
        <w:rPr>
          <w:rFonts w:ascii="Times New Roman" w:hAnsi="Times New Roman"/>
          <w:color w:val="000000"/>
          <w:sz w:val="24"/>
          <w:szCs w:val="24"/>
        </w:rPr>
        <w:t>2014</w:t>
      </w:r>
      <w:r w:rsidR="00880258" w:rsidRPr="00880258">
        <w:rPr>
          <w:rFonts w:ascii="Times New Roman" w:hAnsi="Times New Roman"/>
          <w:color w:val="000000"/>
          <w:sz w:val="24"/>
          <w:szCs w:val="24"/>
          <w:lang w:val="en-US"/>
        </w:rPr>
        <w:t xml:space="preserve"> dalam </w:t>
      </w:r>
      <w:r w:rsidR="00880258" w:rsidRPr="00880258">
        <w:rPr>
          <w:rFonts w:ascii="Times New Roman" w:hAnsi="Times New Roman"/>
          <w:bCs/>
          <w:color w:val="000000"/>
          <w:sz w:val="24"/>
          <w:szCs w:val="24"/>
        </w:rPr>
        <w:t>Nurkertamanda</w:t>
      </w:r>
      <w:r w:rsidR="00880258" w:rsidRPr="00880258">
        <w:rPr>
          <w:rFonts w:ascii="Times New Roman" w:hAnsi="Times New Roman"/>
          <w:bCs/>
          <w:color w:val="000000"/>
          <w:sz w:val="24"/>
          <w:szCs w:val="24"/>
          <w:lang w:val="en-US"/>
        </w:rPr>
        <w:t xml:space="preserve"> </w:t>
      </w:r>
      <w:r w:rsidR="00880258" w:rsidRPr="00880258">
        <w:rPr>
          <w:rFonts w:ascii="Times New Roman" w:hAnsi="Times New Roman"/>
          <w:bCs/>
          <w:i/>
          <w:color w:val="000000"/>
          <w:sz w:val="24"/>
          <w:szCs w:val="24"/>
          <w:lang w:val="en-US"/>
        </w:rPr>
        <w:t>et al</w:t>
      </w:r>
      <w:r w:rsidR="00880258" w:rsidRPr="00880258">
        <w:rPr>
          <w:rFonts w:ascii="Times New Roman" w:hAnsi="Times New Roman"/>
          <w:bCs/>
          <w:color w:val="000000"/>
          <w:sz w:val="24"/>
          <w:szCs w:val="24"/>
          <w:lang w:val="en-US"/>
        </w:rPr>
        <w:t>., 2017</w:t>
      </w:r>
      <w:r w:rsidR="00880258" w:rsidRPr="00880258">
        <w:rPr>
          <w:rFonts w:ascii="Times New Roman" w:hAnsi="Times New Roman"/>
          <w:color w:val="000000"/>
          <w:sz w:val="24"/>
          <w:szCs w:val="24"/>
        </w:rPr>
        <w:t>).</w:t>
      </w:r>
      <w:r w:rsidR="00880258" w:rsidRPr="00880258">
        <w:rPr>
          <w:color w:val="000000"/>
          <w:sz w:val="24"/>
          <w:szCs w:val="24"/>
        </w:rPr>
        <w:br/>
      </w:r>
      <w:r w:rsidR="004F0A7D">
        <w:rPr>
          <w:rFonts w:ascii="Times New Roman" w:hAnsi="Times New Roman"/>
          <w:b/>
          <w:sz w:val="24"/>
          <w:szCs w:val="24"/>
          <w:lang w:val="en-US"/>
        </w:rPr>
        <w:tab/>
      </w:r>
      <w:r w:rsidR="004F0A7D" w:rsidRPr="004F0A7D">
        <w:rPr>
          <w:rFonts w:ascii="Times New Roman" w:hAnsi="Times New Roman"/>
          <w:sz w:val="24"/>
          <w:szCs w:val="24"/>
          <w:lang w:val="en-US"/>
        </w:rPr>
        <w:t xml:space="preserve">Penelitian ini berfokus pada perancangan meja bantu untuk mengurangi risiko </w:t>
      </w:r>
      <w:r w:rsidR="004F0A7D" w:rsidRPr="004F0A7D">
        <w:rPr>
          <w:rFonts w:ascii="Times New Roman" w:hAnsi="Times New Roman"/>
          <w:i/>
          <w:sz w:val="24"/>
          <w:szCs w:val="24"/>
          <w:lang w:val="en-US"/>
        </w:rPr>
        <w:t>low back pain</w:t>
      </w:r>
      <w:r w:rsidR="004F0A7D" w:rsidRPr="004F0A7D">
        <w:rPr>
          <w:rFonts w:ascii="Times New Roman" w:hAnsi="Times New Roman"/>
          <w:sz w:val="24"/>
          <w:szCs w:val="24"/>
          <w:lang w:val="en-US"/>
        </w:rPr>
        <w:t xml:space="preserve"> pada pekerja di bagian proses pengepresan di UKM MJ.</w:t>
      </w:r>
    </w:p>
    <w:p w:rsidR="001B3F1C" w:rsidRPr="009A4DCE" w:rsidRDefault="001B3F1C" w:rsidP="001B3F1C">
      <w:pPr>
        <w:pStyle w:val="ListParagraph"/>
        <w:spacing w:after="0" w:line="240" w:lineRule="auto"/>
        <w:jc w:val="both"/>
        <w:rPr>
          <w:rFonts w:ascii="Times New Roman" w:hAnsi="Times New Roman"/>
          <w:sz w:val="24"/>
          <w:szCs w:val="24"/>
        </w:rPr>
      </w:pPr>
    </w:p>
    <w:p w:rsidR="00E04E75" w:rsidRPr="009A4DCE" w:rsidRDefault="004F0A7D" w:rsidP="004F0A7D">
      <w:pPr>
        <w:pStyle w:val="Heading1"/>
        <w:numPr>
          <w:ilvl w:val="0"/>
          <w:numId w:val="21"/>
        </w:numPr>
        <w:spacing w:before="0" w:after="0" w:line="240" w:lineRule="auto"/>
        <w:ind w:left="720" w:hanging="720"/>
        <w:jc w:val="both"/>
        <w:rPr>
          <w:rFonts w:ascii="Times New Roman" w:hAnsi="Times New Roman"/>
          <w:b/>
          <w:bCs/>
          <w:spacing w:val="4"/>
          <w:sz w:val="24"/>
          <w:szCs w:val="24"/>
          <w:lang w:val="fr-LU"/>
        </w:rPr>
      </w:pPr>
      <w:r>
        <w:rPr>
          <w:rFonts w:ascii="Times New Roman" w:hAnsi="Times New Roman"/>
          <w:b/>
          <w:bCs/>
          <w:spacing w:val="4"/>
          <w:sz w:val="24"/>
          <w:szCs w:val="24"/>
          <w:lang w:val="fr-LU"/>
        </w:rPr>
        <w:t>DASAR</w:t>
      </w:r>
      <w:r w:rsidR="00E04E75" w:rsidRPr="009A4DCE">
        <w:rPr>
          <w:rFonts w:ascii="Times New Roman" w:hAnsi="Times New Roman"/>
          <w:b/>
          <w:bCs/>
          <w:spacing w:val="4"/>
          <w:sz w:val="24"/>
          <w:szCs w:val="24"/>
          <w:lang w:val="fr-LU"/>
        </w:rPr>
        <w:t xml:space="preserve"> TEORI</w:t>
      </w:r>
    </w:p>
    <w:p w:rsidR="00E851BD" w:rsidRPr="00E851BD" w:rsidRDefault="00E851BD" w:rsidP="00E851BD">
      <w:pPr>
        <w:pStyle w:val="ListParagraph"/>
        <w:numPr>
          <w:ilvl w:val="1"/>
          <w:numId w:val="21"/>
        </w:numPr>
        <w:spacing w:after="0"/>
        <w:ind w:left="720"/>
        <w:contextualSpacing w:val="0"/>
        <w:rPr>
          <w:rFonts w:ascii="Times New Roman" w:hAnsi="Times New Roman"/>
          <w:b/>
          <w:sz w:val="24"/>
          <w:szCs w:val="24"/>
          <w:lang w:val="fr-LU"/>
        </w:rPr>
      </w:pPr>
      <w:r w:rsidRPr="00E851BD">
        <w:rPr>
          <w:rFonts w:ascii="Times New Roman" w:hAnsi="Times New Roman"/>
          <w:b/>
          <w:sz w:val="24"/>
          <w:szCs w:val="24"/>
          <w:lang w:val="fr-LU"/>
        </w:rPr>
        <w:t>Ergonomi</w:t>
      </w:r>
    </w:p>
    <w:p w:rsidR="00CB6A91" w:rsidRPr="009A4DCE" w:rsidRDefault="004F0A7D" w:rsidP="00E851BD">
      <w:pPr>
        <w:spacing w:after="0" w:line="240" w:lineRule="auto"/>
        <w:ind w:firstLine="720"/>
        <w:jc w:val="both"/>
        <w:rPr>
          <w:rFonts w:ascii="Times New Roman" w:hAnsi="Times New Roman"/>
          <w:b/>
          <w:sz w:val="24"/>
          <w:szCs w:val="24"/>
        </w:rPr>
      </w:pPr>
      <w:r>
        <w:rPr>
          <w:rFonts w:ascii="Times New Roman" w:hAnsi="Times New Roman"/>
          <w:sz w:val="24"/>
          <w:szCs w:val="24"/>
          <w:lang w:val="en-US"/>
        </w:rPr>
        <w:t>Pengertian</w:t>
      </w:r>
      <w:r>
        <w:rPr>
          <w:rFonts w:ascii="Times New Roman" w:hAnsi="Times New Roman"/>
          <w:sz w:val="24"/>
          <w:szCs w:val="24"/>
        </w:rPr>
        <w:t xml:space="preserve"> ergonomi</w:t>
      </w:r>
      <w:r w:rsidR="009B64BA" w:rsidRPr="009A4DCE">
        <w:rPr>
          <w:rFonts w:ascii="Times New Roman" w:hAnsi="Times New Roman"/>
          <w:sz w:val="24"/>
          <w:szCs w:val="24"/>
        </w:rPr>
        <w:t xml:space="preserve"> </w:t>
      </w:r>
      <w:r>
        <w:rPr>
          <w:rFonts w:ascii="Times New Roman" w:hAnsi="Times New Roman"/>
          <w:sz w:val="24"/>
          <w:szCs w:val="24"/>
          <w:lang w:val="en-US"/>
        </w:rPr>
        <w:t>yaitu</w:t>
      </w:r>
      <w:r>
        <w:rPr>
          <w:rFonts w:ascii="Times New Roman" w:hAnsi="Times New Roman"/>
          <w:sz w:val="24"/>
          <w:szCs w:val="24"/>
        </w:rPr>
        <w:t xml:space="preserve"> sebagai peng</w:t>
      </w:r>
      <w:r>
        <w:rPr>
          <w:rFonts w:ascii="Times New Roman" w:hAnsi="Times New Roman"/>
          <w:sz w:val="24"/>
          <w:szCs w:val="24"/>
          <w:lang w:val="en-US"/>
        </w:rPr>
        <w:t>a</w:t>
      </w:r>
      <w:r w:rsidR="009B64BA" w:rsidRPr="009A4DCE">
        <w:rPr>
          <w:rFonts w:ascii="Times New Roman" w:hAnsi="Times New Roman"/>
          <w:sz w:val="24"/>
          <w:szCs w:val="24"/>
        </w:rPr>
        <w:t>turan kerja.</w:t>
      </w:r>
      <w:r>
        <w:rPr>
          <w:rFonts w:ascii="Times New Roman" w:hAnsi="Times New Roman"/>
          <w:sz w:val="24"/>
          <w:szCs w:val="24"/>
          <w:lang w:val="en-US"/>
        </w:rPr>
        <w:t xml:space="preserve"> </w:t>
      </w:r>
      <w:r w:rsidR="00CB6A91" w:rsidRPr="009A4DCE">
        <w:rPr>
          <w:rFonts w:ascii="Times New Roman" w:hAnsi="Times New Roman"/>
          <w:sz w:val="24"/>
          <w:szCs w:val="24"/>
        </w:rPr>
        <w:t>Me</w:t>
      </w:r>
      <w:r w:rsidR="00825B3F" w:rsidRPr="009A4DCE">
        <w:rPr>
          <w:rFonts w:ascii="Times New Roman" w:hAnsi="Times New Roman"/>
          <w:sz w:val="24"/>
          <w:szCs w:val="24"/>
        </w:rPr>
        <w:t xml:space="preserve">nurut </w:t>
      </w:r>
      <w:r w:rsidR="00C720ED" w:rsidRPr="009A4DCE">
        <w:rPr>
          <w:rFonts w:ascii="Times New Roman" w:hAnsi="Times New Roman"/>
          <w:sz w:val="24"/>
          <w:szCs w:val="24"/>
        </w:rPr>
        <w:fldChar w:fldCharType="begin" w:fldLock="1"/>
      </w:r>
      <w:r w:rsidR="00F03790" w:rsidRPr="009A4DCE">
        <w:rPr>
          <w:rFonts w:ascii="Times New Roman" w:hAnsi="Times New Roman"/>
          <w:sz w:val="24"/>
          <w:szCs w:val="24"/>
        </w:rPr>
        <w:instrText>ADDIN CSL_CITATION {"citationItems":[{"id":"ITEM-1","itemData":{"author":[{"dropping-particle":"","family":"Yanto &amp; Ngaliman","given":"B","non-dropping-particle":"","parse-names":false,"suffix":""}],"id":"ITEM-1","issued":{"date-parts":[["2017"]]},"publisher":"Andi","publisher-place":"Jakarta","title":"Ergonomi Dasar-dasar Studi Waktu dan Gerakan untuk Analisis dan Perbaikan Sistem Kerja.","type":"book"},"uris":["http://www.mendeley.com/documents/?uuid=b8d5dd4b-38e2-476e-b740-744097042208"]}],"mendeley":{"formattedCitation":"(Yanto &amp; Ngaliman, 2017)","plainTextFormattedCitation":"(Yanto &amp; Ngaliman, 2017)","previouslyFormattedCitation":"(Yanto &amp; Ngaliman, 2017)"},"properties":{"noteIndex":0},"schema":"https://github.com/citation-style-language/schema/raw/master/csl-citation.json"}</w:instrText>
      </w:r>
      <w:r w:rsidR="00C720ED" w:rsidRPr="009A4DCE">
        <w:rPr>
          <w:rFonts w:ascii="Times New Roman" w:hAnsi="Times New Roman"/>
          <w:sz w:val="24"/>
          <w:szCs w:val="24"/>
        </w:rPr>
        <w:fldChar w:fldCharType="separate"/>
      </w:r>
      <w:r w:rsidR="00162B64">
        <w:rPr>
          <w:rFonts w:ascii="Times New Roman" w:hAnsi="Times New Roman"/>
          <w:noProof/>
          <w:sz w:val="24"/>
          <w:szCs w:val="24"/>
        </w:rPr>
        <w:t xml:space="preserve">(Yanto </w:t>
      </w:r>
      <w:r w:rsidR="00162B64">
        <w:rPr>
          <w:rFonts w:ascii="Times New Roman" w:hAnsi="Times New Roman"/>
          <w:noProof/>
          <w:sz w:val="24"/>
          <w:szCs w:val="24"/>
          <w:lang w:val="en-US"/>
        </w:rPr>
        <w:t xml:space="preserve">dan </w:t>
      </w:r>
      <w:r w:rsidR="00F03790" w:rsidRPr="009A4DCE">
        <w:rPr>
          <w:rFonts w:ascii="Times New Roman" w:hAnsi="Times New Roman"/>
          <w:noProof/>
          <w:sz w:val="24"/>
          <w:szCs w:val="24"/>
        </w:rPr>
        <w:t>Ngaliman, 2017)</w:t>
      </w:r>
      <w:r w:rsidR="00C720ED" w:rsidRPr="009A4DCE">
        <w:rPr>
          <w:rFonts w:ascii="Times New Roman" w:hAnsi="Times New Roman"/>
          <w:sz w:val="24"/>
          <w:szCs w:val="24"/>
        </w:rPr>
        <w:fldChar w:fldCharType="end"/>
      </w:r>
      <w:r w:rsidR="00CB6A91" w:rsidRPr="009A4DCE">
        <w:rPr>
          <w:rFonts w:ascii="Times New Roman" w:hAnsi="Times New Roman"/>
          <w:sz w:val="24"/>
          <w:szCs w:val="24"/>
        </w:rPr>
        <w:t xml:space="preserve"> merupakan suatu cabang ilmu yang sistematis yang memanfaatkan informasi-informasi mengenai sifat, kemampuan dan keterbatasan manusia untuk merancang suatu sistem kerja sehingga orang dapat hidup dan bekerja pada sistem itu dengan baik, yaitu mencapai tujuan yang diingankan melalui pekerjaan itu, dengan efektif nyaman, aman, dan efisien, dengan tujuan agar manusia dapat dapat melaksanakan pekerjaan dengan nyaman dan sehat. Ada beberapa aspek pendekatan ergonomis yang harus dipertimbangkan untuk melakukan pendekatan ergonomi :</w:t>
      </w:r>
    </w:p>
    <w:p w:rsidR="00CB6A91" w:rsidRPr="009A4DCE" w:rsidRDefault="00CB6A91" w:rsidP="00CB6A91">
      <w:pPr>
        <w:pStyle w:val="ListParagraph"/>
        <w:numPr>
          <w:ilvl w:val="0"/>
          <w:numId w:val="10"/>
        </w:numPr>
        <w:spacing w:line="240" w:lineRule="auto"/>
        <w:jc w:val="both"/>
        <w:rPr>
          <w:rFonts w:ascii="Times New Roman" w:hAnsi="Times New Roman"/>
          <w:sz w:val="24"/>
          <w:szCs w:val="24"/>
        </w:rPr>
      </w:pPr>
      <w:r w:rsidRPr="009A4DCE">
        <w:rPr>
          <w:rFonts w:ascii="Times New Roman" w:hAnsi="Times New Roman"/>
          <w:sz w:val="24"/>
          <w:szCs w:val="24"/>
        </w:rPr>
        <w:t xml:space="preserve">Sikap posisi kerja </w:t>
      </w:r>
    </w:p>
    <w:p w:rsidR="00CB6A91" w:rsidRPr="009A4DCE" w:rsidRDefault="00CB6A91" w:rsidP="00CB6A91">
      <w:pPr>
        <w:pStyle w:val="ListParagraph"/>
        <w:numPr>
          <w:ilvl w:val="0"/>
          <w:numId w:val="10"/>
        </w:numPr>
        <w:spacing w:line="240" w:lineRule="auto"/>
        <w:jc w:val="both"/>
        <w:rPr>
          <w:rFonts w:ascii="Times New Roman" w:hAnsi="Times New Roman"/>
          <w:sz w:val="24"/>
          <w:szCs w:val="24"/>
        </w:rPr>
      </w:pPr>
      <w:r w:rsidRPr="009A4DCE">
        <w:rPr>
          <w:rFonts w:ascii="Times New Roman" w:hAnsi="Times New Roman"/>
          <w:sz w:val="24"/>
          <w:szCs w:val="24"/>
          <w:lang w:val="en-US"/>
        </w:rPr>
        <w:t>Kondisi lingkungan kerja</w:t>
      </w:r>
    </w:p>
    <w:p w:rsidR="00101E07" w:rsidRPr="009A4DCE" w:rsidRDefault="00CB6A91" w:rsidP="00101E07">
      <w:pPr>
        <w:pStyle w:val="ListParagraph"/>
        <w:numPr>
          <w:ilvl w:val="0"/>
          <w:numId w:val="10"/>
        </w:numPr>
        <w:spacing w:line="240" w:lineRule="auto"/>
        <w:jc w:val="both"/>
        <w:rPr>
          <w:rFonts w:ascii="Times New Roman" w:hAnsi="Times New Roman"/>
          <w:sz w:val="24"/>
          <w:szCs w:val="24"/>
        </w:rPr>
      </w:pPr>
      <w:r w:rsidRPr="009A4DCE">
        <w:rPr>
          <w:rFonts w:ascii="Times New Roman" w:hAnsi="Times New Roman"/>
          <w:sz w:val="24"/>
          <w:szCs w:val="24"/>
          <w:lang w:val="en-US"/>
        </w:rPr>
        <w:t>Ekonomi gerakan dan pengaturan fasilitas kerja.</w:t>
      </w:r>
    </w:p>
    <w:p w:rsidR="00101E07" w:rsidRPr="009A4DCE" w:rsidRDefault="00101E07" w:rsidP="00101E07">
      <w:pPr>
        <w:pStyle w:val="ListParagraph"/>
        <w:spacing w:line="240" w:lineRule="auto"/>
        <w:jc w:val="both"/>
        <w:rPr>
          <w:rFonts w:ascii="Times New Roman" w:hAnsi="Times New Roman"/>
          <w:sz w:val="24"/>
          <w:szCs w:val="24"/>
        </w:rPr>
      </w:pPr>
    </w:p>
    <w:p w:rsidR="00101E07" w:rsidRPr="009A4DCE" w:rsidRDefault="00162B64" w:rsidP="00101E07">
      <w:pPr>
        <w:autoSpaceDE w:val="0"/>
        <w:autoSpaceDN w:val="0"/>
        <w:adjustRightInd w:val="0"/>
        <w:spacing w:after="0" w:line="240" w:lineRule="auto"/>
        <w:jc w:val="both"/>
        <w:rPr>
          <w:rFonts w:ascii="Times New Roman" w:hAnsi="Times New Roman"/>
          <w:bCs/>
          <w:color w:val="000000"/>
          <w:sz w:val="24"/>
          <w:szCs w:val="24"/>
          <w:lang w:val="fr-LU"/>
        </w:rPr>
      </w:pPr>
      <w:r w:rsidRPr="00162B64">
        <w:rPr>
          <w:rFonts w:ascii="Times New Roman" w:hAnsi="Times New Roman"/>
          <w:b/>
          <w:bCs/>
          <w:color w:val="000000"/>
          <w:sz w:val="24"/>
          <w:szCs w:val="24"/>
          <w:lang w:val="fr-LU"/>
        </w:rPr>
        <w:t>2.2</w:t>
      </w:r>
      <w:r>
        <w:rPr>
          <w:rFonts w:ascii="Times New Roman" w:hAnsi="Times New Roman"/>
          <w:b/>
          <w:bCs/>
          <w:i/>
          <w:color w:val="000000"/>
          <w:sz w:val="24"/>
          <w:szCs w:val="24"/>
          <w:lang w:val="fr-LU"/>
        </w:rPr>
        <w:t xml:space="preserve"> </w:t>
      </w:r>
      <w:r>
        <w:rPr>
          <w:rFonts w:ascii="Times New Roman" w:hAnsi="Times New Roman"/>
          <w:b/>
          <w:bCs/>
          <w:i/>
          <w:color w:val="000000"/>
          <w:sz w:val="24"/>
          <w:szCs w:val="24"/>
          <w:lang w:val="fr-LU"/>
        </w:rPr>
        <w:tab/>
      </w:r>
      <w:r w:rsidR="00101E07" w:rsidRPr="009A4DCE">
        <w:rPr>
          <w:rFonts w:ascii="Times New Roman" w:hAnsi="Times New Roman"/>
          <w:b/>
          <w:bCs/>
          <w:i/>
          <w:color w:val="000000"/>
          <w:sz w:val="24"/>
          <w:szCs w:val="24"/>
          <w:lang w:val="fr-LU"/>
        </w:rPr>
        <w:t xml:space="preserve">Low Back Pain </w:t>
      </w:r>
      <w:r w:rsidR="00101E07" w:rsidRPr="009A4DCE">
        <w:rPr>
          <w:rFonts w:ascii="Times New Roman" w:hAnsi="Times New Roman"/>
          <w:b/>
          <w:bCs/>
          <w:color w:val="000000"/>
          <w:sz w:val="24"/>
          <w:szCs w:val="24"/>
          <w:lang w:val="fr-LU"/>
        </w:rPr>
        <w:t>(LBP)</w:t>
      </w:r>
    </w:p>
    <w:p w:rsidR="00BB6E0E" w:rsidRPr="009A4DCE" w:rsidRDefault="00BB6E0E" w:rsidP="00BB6E0E">
      <w:pPr>
        <w:spacing w:line="240" w:lineRule="auto"/>
        <w:ind w:firstLine="720"/>
        <w:jc w:val="both"/>
        <w:rPr>
          <w:rFonts w:ascii="Times New Roman" w:hAnsi="Times New Roman"/>
          <w:b/>
          <w:sz w:val="24"/>
          <w:szCs w:val="24"/>
        </w:rPr>
      </w:pPr>
      <w:r w:rsidRPr="009A4DCE">
        <w:rPr>
          <w:rFonts w:ascii="Times New Roman" w:hAnsi="Times New Roman"/>
          <w:i/>
          <w:sz w:val="24"/>
          <w:szCs w:val="24"/>
        </w:rPr>
        <w:t xml:space="preserve">Low Back Pain </w:t>
      </w:r>
      <w:r w:rsidRPr="009A4DCE">
        <w:rPr>
          <w:rFonts w:ascii="Times New Roman" w:hAnsi="Times New Roman"/>
          <w:sz w:val="24"/>
          <w:szCs w:val="24"/>
        </w:rPr>
        <w:t xml:space="preserve">(LBP) merupakan rasa nyeri yang dirasakan pada punggung bawah yang sumbernya adalah tulang belakang daerah spinal (punggung bawah), otot, saraf atau struktur lainnya yang ada disekitar tersebut. LBP dapat disebabkan oleh penyakit atau kelainan yang berasal dari luar pungung bawah misalnya penyakit atau kelainan pada </w:t>
      </w:r>
      <w:r w:rsidRPr="009A4DCE">
        <w:rPr>
          <w:rFonts w:ascii="Times New Roman" w:hAnsi="Times New Roman"/>
          <w:i/>
          <w:sz w:val="24"/>
          <w:szCs w:val="24"/>
        </w:rPr>
        <w:t>testis</w:t>
      </w:r>
      <w:r w:rsidRPr="009A4DCE">
        <w:rPr>
          <w:rFonts w:ascii="Times New Roman" w:hAnsi="Times New Roman"/>
          <w:sz w:val="24"/>
          <w:szCs w:val="24"/>
        </w:rPr>
        <w:t xml:space="preserve"> atau </w:t>
      </w:r>
      <w:r w:rsidRPr="009A4DCE">
        <w:rPr>
          <w:rFonts w:ascii="Times New Roman" w:hAnsi="Times New Roman"/>
          <w:i/>
          <w:sz w:val="24"/>
          <w:szCs w:val="24"/>
        </w:rPr>
        <w:t xml:space="preserve">ovarium </w:t>
      </w:r>
      <w:r w:rsidRPr="009A4DCE">
        <w:rPr>
          <w:rFonts w:ascii="Times New Roman" w:hAnsi="Times New Roman"/>
          <w:sz w:val="24"/>
          <w:szCs w:val="24"/>
        </w:rPr>
        <w:t>(Suma’mur, 2015 dalam Nurrahman, 2016).</w:t>
      </w:r>
    </w:p>
    <w:p w:rsidR="00BB6E0E" w:rsidRPr="009A4DCE" w:rsidRDefault="00BB6E0E" w:rsidP="00BB6E0E">
      <w:pPr>
        <w:spacing w:line="240" w:lineRule="auto"/>
        <w:ind w:firstLine="720"/>
        <w:jc w:val="both"/>
        <w:rPr>
          <w:rFonts w:ascii="Times New Roman" w:hAnsi="Times New Roman"/>
          <w:b/>
          <w:sz w:val="24"/>
          <w:szCs w:val="24"/>
        </w:rPr>
      </w:pPr>
      <w:r w:rsidRPr="009A4DCE">
        <w:rPr>
          <w:rFonts w:ascii="Times New Roman" w:hAnsi="Times New Roman"/>
          <w:sz w:val="24"/>
          <w:szCs w:val="24"/>
        </w:rPr>
        <w:t>Dalam proses bekerja posisi pekerja dalam keadan berdiri, karena posisi kerja dalam keadaan berdiri terlalu lama yang lebih dari satu jam mengakibatkan nyeri punggung bawah (</w:t>
      </w:r>
      <w:r w:rsidRPr="009A4DCE">
        <w:rPr>
          <w:rFonts w:ascii="Times New Roman" w:hAnsi="Times New Roman"/>
          <w:i/>
          <w:sz w:val="24"/>
          <w:szCs w:val="24"/>
        </w:rPr>
        <w:t>low back pain)</w:t>
      </w:r>
      <w:r w:rsidRPr="009A4DCE">
        <w:rPr>
          <w:rFonts w:ascii="Times New Roman" w:hAnsi="Times New Roman"/>
          <w:sz w:val="24"/>
          <w:szCs w:val="24"/>
        </w:rPr>
        <w:t xml:space="preserve"> pada karyawaan. Gerakan gesek antara korpus vertebra akan menimbulkan pembebanan pada faset akan bertambah. Pembebanan asimetris berkaitan dengan postur tubuh saat aktivitas postur tubuh yang tidak seimbang pada waktu berdiri terlalu lama (</w:t>
      </w:r>
      <w:r w:rsidRPr="009A4DCE">
        <w:rPr>
          <w:rFonts w:ascii="Times New Roman" w:hAnsi="Times New Roman"/>
          <w:sz w:val="24"/>
          <w:szCs w:val="24"/>
          <w:lang w:val="sv-SE"/>
        </w:rPr>
        <w:t xml:space="preserve">Pudjianto, 2001 dalam </w:t>
      </w:r>
      <w:r w:rsidRPr="009A4DCE">
        <w:rPr>
          <w:rFonts w:ascii="Times New Roman" w:hAnsi="Times New Roman"/>
          <w:sz w:val="24"/>
          <w:szCs w:val="24"/>
        </w:rPr>
        <w:t>Kurniasari, 2009). Akibat lama berdiri menyebabkan nyeri punggung bagian bawah dan menggangu aktivitas.</w:t>
      </w:r>
    </w:p>
    <w:p w:rsidR="00101E07" w:rsidRPr="009A4DCE" w:rsidRDefault="00101E07" w:rsidP="00BB6E0E">
      <w:pPr>
        <w:spacing w:after="0" w:line="240" w:lineRule="auto"/>
        <w:jc w:val="both"/>
        <w:rPr>
          <w:rFonts w:ascii="Times New Roman" w:hAnsi="Times New Roman"/>
          <w:sz w:val="24"/>
          <w:szCs w:val="24"/>
          <w:lang w:val="en-US"/>
        </w:rPr>
      </w:pPr>
      <w:r w:rsidRPr="009A4DCE">
        <w:rPr>
          <w:rFonts w:ascii="Times New Roman" w:hAnsi="Times New Roman"/>
          <w:sz w:val="24"/>
          <w:szCs w:val="24"/>
          <w:lang w:val="en-US"/>
        </w:rPr>
        <w:t>Fakto-faktor yang mempengaruhi terjadinya LBP antar</w:t>
      </w:r>
      <w:r w:rsidR="009B64BA" w:rsidRPr="009A4DCE">
        <w:rPr>
          <w:rFonts w:ascii="Times New Roman" w:hAnsi="Times New Roman"/>
          <w:sz w:val="24"/>
          <w:szCs w:val="24"/>
        </w:rPr>
        <w:t>a</w:t>
      </w:r>
      <w:r w:rsidRPr="009A4DCE">
        <w:rPr>
          <w:rFonts w:ascii="Times New Roman" w:hAnsi="Times New Roman"/>
          <w:sz w:val="24"/>
          <w:szCs w:val="24"/>
          <w:lang w:val="en-US"/>
        </w:rPr>
        <w:t xml:space="preserve"> lain:</w:t>
      </w:r>
    </w:p>
    <w:p w:rsidR="00101E07" w:rsidRPr="009A4DCE" w:rsidRDefault="00101E07" w:rsidP="00162B64">
      <w:pPr>
        <w:pStyle w:val="ListParagraph"/>
        <w:numPr>
          <w:ilvl w:val="0"/>
          <w:numId w:val="11"/>
        </w:numPr>
        <w:spacing w:after="0" w:line="240" w:lineRule="auto"/>
        <w:ind w:left="360" w:firstLine="0"/>
        <w:jc w:val="both"/>
        <w:rPr>
          <w:rFonts w:ascii="Times New Roman" w:hAnsi="Times New Roman"/>
          <w:b/>
          <w:sz w:val="24"/>
          <w:szCs w:val="24"/>
          <w:lang w:val="en-US"/>
        </w:rPr>
      </w:pPr>
      <w:r w:rsidRPr="009A4DCE">
        <w:rPr>
          <w:rFonts w:ascii="Times New Roman" w:hAnsi="Times New Roman"/>
          <w:sz w:val="24"/>
          <w:szCs w:val="24"/>
          <w:lang w:val="en-US"/>
        </w:rPr>
        <w:t>Usia</w:t>
      </w:r>
    </w:p>
    <w:p w:rsidR="00101E07" w:rsidRPr="009A4DCE" w:rsidRDefault="00101E07" w:rsidP="00162B64">
      <w:pPr>
        <w:pStyle w:val="ListParagraph"/>
        <w:numPr>
          <w:ilvl w:val="0"/>
          <w:numId w:val="11"/>
        </w:numPr>
        <w:spacing w:after="0" w:line="240" w:lineRule="auto"/>
        <w:ind w:left="360" w:firstLine="0"/>
        <w:jc w:val="both"/>
        <w:rPr>
          <w:rFonts w:ascii="Times New Roman" w:hAnsi="Times New Roman"/>
          <w:sz w:val="24"/>
          <w:szCs w:val="24"/>
          <w:lang w:val="en-US"/>
        </w:rPr>
      </w:pPr>
      <w:r w:rsidRPr="009A4DCE">
        <w:rPr>
          <w:rFonts w:ascii="Times New Roman" w:hAnsi="Times New Roman"/>
          <w:sz w:val="24"/>
          <w:szCs w:val="24"/>
          <w:lang w:val="en-US"/>
        </w:rPr>
        <w:t>Jenis kelamin</w:t>
      </w:r>
    </w:p>
    <w:p w:rsidR="00101E07" w:rsidRPr="009A4DCE" w:rsidRDefault="00101E07" w:rsidP="00162B64">
      <w:pPr>
        <w:pStyle w:val="ListParagraph"/>
        <w:numPr>
          <w:ilvl w:val="0"/>
          <w:numId w:val="11"/>
        </w:numPr>
        <w:spacing w:after="0" w:line="240" w:lineRule="auto"/>
        <w:ind w:left="360" w:firstLine="0"/>
        <w:jc w:val="both"/>
        <w:rPr>
          <w:rFonts w:ascii="Times New Roman" w:hAnsi="Times New Roman"/>
          <w:sz w:val="24"/>
          <w:szCs w:val="24"/>
          <w:lang w:val="en-US"/>
        </w:rPr>
      </w:pPr>
      <w:r w:rsidRPr="009A4DCE">
        <w:rPr>
          <w:rFonts w:ascii="Times New Roman" w:hAnsi="Times New Roman"/>
          <w:sz w:val="24"/>
          <w:szCs w:val="24"/>
          <w:lang w:val="en-US"/>
        </w:rPr>
        <w:t>Indeks massa tubuh</w:t>
      </w:r>
    </w:p>
    <w:p w:rsidR="00101E07" w:rsidRPr="009A4DCE" w:rsidRDefault="00101E07" w:rsidP="00162B64">
      <w:pPr>
        <w:pStyle w:val="ListParagraph"/>
        <w:numPr>
          <w:ilvl w:val="0"/>
          <w:numId w:val="11"/>
        </w:numPr>
        <w:spacing w:after="0" w:line="240" w:lineRule="auto"/>
        <w:ind w:left="360" w:firstLine="0"/>
        <w:jc w:val="both"/>
        <w:rPr>
          <w:rFonts w:ascii="Times New Roman" w:hAnsi="Times New Roman"/>
          <w:sz w:val="24"/>
          <w:szCs w:val="24"/>
          <w:lang w:val="en-US"/>
        </w:rPr>
      </w:pPr>
      <w:r w:rsidRPr="009A4DCE">
        <w:rPr>
          <w:rFonts w:ascii="Times New Roman" w:hAnsi="Times New Roman"/>
          <w:sz w:val="24"/>
          <w:szCs w:val="24"/>
          <w:lang w:val="en-US"/>
        </w:rPr>
        <w:t>Masa kerja</w:t>
      </w:r>
    </w:p>
    <w:p w:rsidR="008A729B" w:rsidRDefault="00101E07" w:rsidP="00162B64">
      <w:pPr>
        <w:pStyle w:val="ListParagraph"/>
        <w:numPr>
          <w:ilvl w:val="0"/>
          <w:numId w:val="11"/>
        </w:numPr>
        <w:spacing w:after="0" w:line="240" w:lineRule="auto"/>
        <w:ind w:left="360" w:firstLine="0"/>
        <w:jc w:val="both"/>
        <w:rPr>
          <w:rFonts w:ascii="Times New Roman" w:hAnsi="Times New Roman"/>
          <w:sz w:val="24"/>
          <w:szCs w:val="24"/>
          <w:lang w:val="en-US"/>
        </w:rPr>
      </w:pPr>
      <w:r w:rsidRPr="009A4DCE">
        <w:rPr>
          <w:rFonts w:ascii="Times New Roman" w:hAnsi="Times New Roman"/>
          <w:sz w:val="24"/>
          <w:szCs w:val="24"/>
          <w:lang w:val="en-US"/>
        </w:rPr>
        <w:t>Sikap kerja</w:t>
      </w:r>
    </w:p>
    <w:p w:rsidR="00162B64" w:rsidRDefault="00162B64" w:rsidP="00162B64">
      <w:pPr>
        <w:pStyle w:val="ListParagraph"/>
        <w:spacing w:after="0" w:line="240" w:lineRule="auto"/>
        <w:ind w:left="360"/>
        <w:jc w:val="both"/>
        <w:rPr>
          <w:rFonts w:ascii="Times New Roman" w:hAnsi="Times New Roman"/>
          <w:sz w:val="24"/>
          <w:szCs w:val="24"/>
          <w:lang w:val="en-US"/>
        </w:rPr>
      </w:pPr>
    </w:p>
    <w:p w:rsidR="00E851BD" w:rsidRPr="009A4DCE" w:rsidRDefault="00E851BD" w:rsidP="00162B64">
      <w:pPr>
        <w:pStyle w:val="ListParagraph"/>
        <w:spacing w:after="0" w:line="240" w:lineRule="auto"/>
        <w:ind w:left="360"/>
        <w:jc w:val="both"/>
        <w:rPr>
          <w:rFonts w:ascii="Times New Roman" w:hAnsi="Times New Roman"/>
          <w:sz w:val="24"/>
          <w:szCs w:val="24"/>
          <w:lang w:val="en-US"/>
        </w:rPr>
      </w:pPr>
    </w:p>
    <w:p w:rsidR="008A729B" w:rsidRPr="009A4DCE" w:rsidRDefault="00E851BD" w:rsidP="008A729B">
      <w:pPr>
        <w:autoSpaceDE w:val="0"/>
        <w:autoSpaceDN w:val="0"/>
        <w:adjustRightInd w:val="0"/>
        <w:spacing w:after="0" w:line="240" w:lineRule="auto"/>
        <w:jc w:val="both"/>
        <w:rPr>
          <w:rFonts w:ascii="Times New Roman" w:hAnsi="Times New Roman"/>
          <w:b/>
          <w:bCs/>
          <w:color w:val="000000"/>
          <w:sz w:val="24"/>
          <w:szCs w:val="24"/>
          <w:lang w:val="fr-LU"/>
        </w:rPr>
      </w:pPr>
      <w:r>
        <w:rPr>
          <w:rFonts w:ascii="Times New Roman" w:hAnsi="Times New Roman"/>
          <w:b/>
          <w:bCs/>
          <w:color w:val="000000"/>
          <w:sz w:val="24"/>
          <w:szCs w:val="24"/>
          <w:lang w:val="fr-LU"/>
        </w:rPr>
        <w:t>2.3</w:t>
      </w:r>
      <w:r>
        <w:rPr>
          <w:rFonts w:ascii="Times New Roman" w:hAnsi="Times New Roman"/>
          <w:b/>
          <w:bCs/>
          <w:color w:val="000000"/>
          <w:sz w:val="24"/>
          <w:szCs w:val="24"/>
          <w:lang w:val="fr-LU"/>
        </w:rPr>
        <w:tab/>
      </w:r>
      <w:r w:rsidR="008A729B" w:rsidRPr="009A4DCE">
        <w:rPr>
          <w:rFonts w:ascii="Times New Roman" w:hAnsi="Times New Roman"/>
          <w:b/>
          <w:bCs/>
          <w:color w:val="000000"/>
          <w:sz w:val="24"/>
          <w:szCs w:val="24"/>
          <w:lang w:val="fr-LU"/>
        </w:rPr>
        <w:t>Anthropometri</w:t>
      </w:r>
    </w:p>
    <w:p w:rsidR="008A729B" w:rsidRPr="009A4DCE" w:rsidRDefault="008A729B" w:rsidP="00E851BD">
      <w:pPr>
        <w:autoSpaceDE w:val="0"/>
        <w:autoSpaceDN w:val="0"/>
        <w:adjustRightInd w:val="0"/>
        <w:spacing w:after="0" w:line="240" w:lineRule="auto"/>
        <w:ind w:firstLine="720"/>
        <w:jc w:val="both"/>
        <w:rPr>
          <w:rFonts w:ascii="Times New Roman" w:hAnsi="Times New Roman"/>
          <w:bCs/>
          <w:color w:val="000000"/>
          <w:sz w:val="24"/>
          <w:szCs w:val="24"/>
          <w:lang w:val="fr-LU"/>
        </w:rPr>
      </w:pPr>
      <w:r w:rsidRPr="009A4DCE">
        <w:rPr>
          <w:rFonts w:ascii="Times New Roman" w:hAnsi="Times New Roman"/>
          <w:bCs/>
          <w:color w:val="000000"/>
          <w:sz w:val="24"/>
          <w:szCs w:val="24"/>
          <w:lang w:val="fr-LU"/>
        </w:rPr>
        <w:t xml:space="preserve">Istilah anthropometri berasal dari kata ” </w:t>
      </w:r>
      <w:r w:rsidRPr="009A4DCE">
        <w:rPr>
          <w:rFonts w:ascii="Times New Roman" w:hAnsi="Times New Roman"/>
          <w:bCs/>
          <w:i/>
          <w:color w:val="000000"/>
          <w:sz w:val="24"/>
          <w:szCs w:val="24"/>
          <w:lang w:val="fr-LU"/>
        </w:rPr>
        <w:t>anthropos</w:t>
      </w:r>
      <w:r w:rsidRPr="009A4DCE">
        <w:rPr>
          <w:rFonts w:ascii="Times New Roman" w:hAnsi="Times New Roman"/>
          <w:bCs/>
          <w:color w:val="000000"/>
          <w:sz w:val="24"/>
          <w:szCs w:val="24"/>
          <w:lang w:val="fr-LU"/>
        </w:rPr>
        <w:t xml:space="preserve"> (man)”yang berarti manusia dan ”metron (</w:t>
      </w:r>
      <w:r w:rsidRPr="009A4DCE">
        <w:rPr>
          <w:rFonts w:ascii="Times New Roman" w:hAnsi="Times New Roman"/>
          <w:bCs/>
          <w:i/>
          <w:color w:val="000000"/>
          <w:sz w:val="24"/>
          <w:szCs w:val="24"/>
          <w:lang w:val="fr-LU"/>
        </w:rPr>
        <w:t>measure</w:t>
      </w:r>
      <w:r w:rsidRPr="009A4DCE">
        <w:rPr>
          <w:rFonts w:ascii="Times New Roman" w:hAnsi="Times New Roman"/>
          <w:bCs/>
          <w:color w:val="000000"/>
          <w:sz w:val="24"/>
          <w:szCs w:val="24"/>
          <w:lang w:val="fr-LU"/>
        </w:rPr>
        <w:t>)”  yang berarti ukuran.anthropometri digunakan untuk pertimbangan ergonomis dalam suatu perancangan (desain) produk maupun sistem kerja yang akan memerlukan interaksi manusia. Ada 3 filosofi dasar untuk suatu desain yang digunakan oleh ahli-ahli</w:t>
      </w:r>
      <w:r w:rsidR="00E851BD">
        <w:rPr>
          <w:rFonts w:ascii="Times New Roman" w:hAnsi="Times New Roman"/>
          <w:bCs/>
          <w:color w:val="000000"/>
          <w:sz w:val="24"/>
          <w:szCs w:val="24"/>
          <w:lang w:val="fr-LU"/>
        </w:rPr>
        <w:t xml:space="preserve"> </w:t>
      </w:r>
      <w:r w:rsidRPr="009A4DCE">
        <w:rPr>
          <w:rFonts w:ascii="Times New Roman" w:hAnsi="Times New Roman"/>
          <w:bCs/>
          <w:color w:val="000000"/>
          <w:sz w:val="24"/>
          <w:szCs w:val="24"/>
          <w:lang w:val="fr-LU"/>
        </w:rPr>
        <w:t>ergonomi sebagai data anthropometri yang diaplikasikan yaitu</w:t>
      </w:r>
      <w:r w:rsidR="00E851BD">
        <w:rPr>
          <w:rFonts w:ascii="Times New Roman" w:hAnsi="Times New Roman"/>
          <w:bCs/>
          <w:color w:val="000000"/>
          <w:sz w:val="24"/>
          <w:szCs w:val="24"/>
          <w:lang w:val="fr-LU"/>
        </w:rPr>
        <w:t xml:space="preserve"> </w:t>
      </w:r>
      <w:r w:rsidR="00E851BD" w:rsidRPr="009A4DCE">
        <w:rPr>
          <w:rFonts w:ascii="Times New Roman" w:hAnsi="Times New Roman"/>
          <w:bCs/>
          <w:color w:val="000000"/>
          <w:sz w:val="24"/>
          <w:szCs w:val="24"/>
          <w:lang w:val="fr-LU"/>
        </w:rPr>
        <w:fldChar w:fldCharType="begin" w:fldLock="1"/>
      </w:r>
      <w:r w:rsidR="00E851BD" w:rsidRPr="009A4DCE">
        <w:rPr>
          <w:rFonts w:ascii="Times New Roman" w:hAnsi="Times New Roman"/>
          <w:bCs/>
          <w:color w:val="000000"/>
          <w:sz w:val="24"/>
          <w:szCs w:val="24"/>
          <w:lang w:val="fr-LU"/>
        </w:rPr>
        <w:instrText>ADDIN CSL_CITATION {"citationItems":[{"id":"ITEM-1","itemData":{"author":[{"dropping-particle":"","family":"Wignjosoebroto","given":"Sritomo","non-dropping-particle":"","parse-names":false,"suffix":""}],"id":"ITEM-1","issued":{"date-parts":[["2006"]]},"number-of-pages":"60-67","publisher":"Guna Widya","publisher-place":"Surabaya","title":"Ergonomi, Studi Gerak dan Waktu","type":"book"},"uris":["http://www.mendeley.com/documents/?uuid=a897ad8e-5f51-4281-9267-5004a77d0c83"]}],"mendeley":{"formattedCitation":"(Wignjosoebroto, 2006)","plainTextFormattedCitation":"(Wignjosoebroto, 2006)","previouslyFormattedCitation":"(Wignjosoebroto, 2006)"},"properties":{"noteIndex":0},"schema":"https://github.com/citation-style-language/schema/raw/master/csl-citation.json"}</w:instrText>
      </w:r>
      <w:r w:rsidR="00E851BD" w:rsidRPr="009A4DCE">
        <w:rPr>
          <w:rFonts w:ascii="Times New Roman" w:hAnsi="Times New Roman"/>
          <w:bCs/>
          <w:color w:val="000000"/>
          <w:sz w:val="24"/>
          <w:szCs w:val="24"/>
          <w:lang w:val="fr-LU"/>
        </w:rPr>
        <w:fldChar w:fldCharType="separate"/>
      </w:r>
      <w:r w:rsidR="00E851BD" w:rsidRPr="009A4DCE">
        <w:rPr>
          <w:rFonts w:ascii="Times New Roman" w:hAnsi="Times New Roman"/>
          <w:bCs/>
          <w:noProof/>
          <w:color w:val="000000"/>
          <w:sz w:val="24"/>
          <w:szCs w:val="24"/>
          <w:lang w:val="fr-LU"/>
        </w:rPr>
        <w:t>(Wignjosoebroto, 2006)</w:t>
      </w:r>
      <w:r w:rsidR="00E851BD" w:rsidRPr="009A4DCE">
        <w:rPr>
          <w:rFonts w:ascii="Times New Roman" w:hAnsi="Times New Roman"/>
          <w:bCs/>
          <w:color w:val="000000"/>
          <w:sz w:val="24"/>
          <w:szCs w:val="24"/>
          <w:lang w:val="fr-LU"/>
        </w:rPr>
        <w:fldChar w:fldCharType="end"/>
      </w:r>
      <w:r w:rsidR="00E851BD">
        <w:rPr>
          <w:rFonts w:ascii="Times New Roman" w:hAnsi="Times New Roman"/>
          <w:bCs/>
          <w:color w:val="000000"/>
          <w:sz w:val="24"/>
          <w:szCs w:val="24"/>
          <w:lang w:val="fr-LU"/>
        </w:rPr>
        <w:t xml:space="preserve"> </w:t>
      </w:r>
      <w:r w:rsidRPr="009A4DCE">
        <w:rPr>
          <w:rFonts w:ascii="Times New Roman" w:hAnsi="Times New Roman"/>
          <w:bCs/>
          <w:color w:val="000000"/>
          <w:sz w:val="24"/>
          <w:szCs w:val="24"/>
          <w:lang w:val="fr-LU"/>
        </w:rPr>
        <w:t xml:space="preserve">: </w:t>
      </w:r>
    </w:p>
    <w:p w:rsidR="008A729B" w:rsidRPr="009A4DCE" w:rsidRDefault="008A729B" w:rsidP="008A729B">
      <w:pPr>
        <w:pStyle w:val="ListParagraph"/>
        <w:numPr>
          <w:ilvl w:val="0"/>
          <w:numId w:val="3"/>
        </w:numPr>
        <w:autoSpaceDE w:val="0"/>
        <w:autoSpaceDN w:val="0"/>
        <w:adjustRightInd w:val="0"/>
        <w:spacing w:after="0" w:line="240" w:lineRule="auto"/>
        <w:jc w:val="both"/>
        <w:rPr>
          <w:rFonts w:ascii="Times New Roman" w:hAnsi="Times New Roman"/>
          <w:bCs/>
          <w:color w:val="000000"/>
          <w:sz w:val="24"/>
          <w:szCs w:val="24"/>
          <w:lang w:val="fr-LU"/>
        </w:rPr>
      </w:pPr>
      <w:r w:rsidRPr="009A4DCE">
        <w:rPr>
          <w:rFonts w:ascii="Times New Roman" w:hAnsi="Times New Roman"/>
          <w:bCs/>
          <w:color w:val="000000"/>
          <w:sz w:val="24"/>
          <w:szCs w:val="24"/>
          <w:lang w:val="fr-LU"/>
        </w:rPr>
        <w:t>Perancangan produk bagi individu dengan ukuran yang ekstrim.</w:t>
      </w:r>
    </w:p>
    <w:p w:rsidR="008A729B" w:rsidRPr="009A4DCE" w:rsidRDefault="008A729B" w:rsidP="008A729B">
      <w:pPr>
        <w:pStyle w:val="ListParagraph"/>
        <w:numPr>
          <w:ilvl w:val="0"/>
          <w:numId w:val="3"/>
        </w:numPr>
        <w:autoSpaceDE w:val="0"/>
        <w:autoSpaceDN w:val="0"/>
        <w:adjustRightInd w:val="0"/>
        <w:spacing w:after="0" w:line="240" w:lineRule="auto"/>
        <w:jc w:val="both"/>
        <w:rPr>
          <w:rFonts w:ascii="Times New Roman" w:hAnsi="Times New Roman"/>
          <w:bCs/>
          <w:color w:val="000000"/>
          <w:sz w:val="24"/>
          <w:szCs w:val="24"/>
          <w:lang w:val="fr-LU"/>
        </w:rPr>
      </w:pPr>
      <w:r w:rsidRPr="009A4DCE">
        <w:rPr>
          <w:rFonts w:ascii="Times New Roman" w:hAnsi="Times New Roman"/>
          <w:bCs/>
          <w:color w:val="000000"/>
          <w:sz w:val="24"/>
          <w:szCs w:val="24"/>
          <w:lang w:val="fr-LU"/>
        </w:rPr>
        <w:t>Perancangan produk yang bisa dioperasikan diantara rentang ukuran tertentu.</w:t>
      </w:r>
    </w:p>
    <w:p w:rsidR="008A729B" w:rsidRPr="009A4DCE" w:rsidRDefault="008A729B" w:rsidP="008A729B">
      <w:pPr>
        <w:pStyle w:val="ListParagraph"/>
        <w:numPr>
          <w:ilvl w:val="0"/>
          <w:numId w:val="3"/>
        </w:numPr>
        <w:autoSpaceDE w:val="0"/>
        <w:autoSpaceDN w:val="0"/>
        <w:adjustRightInd w:val="0"/>
        <w:spacing w:after="0" w:line="240" w:lineRule="auto"/>
        <w:jc w:val="both"/>
        <w:rPr>
          <w:rFonts w:ascii="Times New Roman" w:hAnsi="Times New Roman"/>
          <w:bCs/>
          <w:color w:val="000000"/>
          <w:sz w:val="24"/>
          <w:szCs w:val="24"/>
          <w:lang w:val="fr-LU"/>
        </w:rPr>
      </w:pPr>
      <w:r w:rsidRPr="009A4DCE">
        <w:rPr>
          <w:rFonts w:ascii="Times New Roman" w:hAnsi="Times New Roman"/>
          <w:bCs/>
          <w:color w:val="000000"/>
          <w:sz w:val="24"/>
          <w:szCs w:val="24"/>
          <w:lang w:val="fr-LU"/>
        </w:rPr>
        <w:t>Perancangan produk dengan ukuran tertentu.</w:t>
      </w:r>
    </w:p>
    <w:p w:rsidR="008A729B" w:rsidRPr="009A4DCE" w:rsidRDefault="008A729B" w:rsidP="008A729B">
      <w:pPr>
        <w:spacing w:after="0" w:line="240" w:lineRule="auto"/>
        <w:jc w:val="both"/>
        <w:rPr>
          <w:rFonts w:ascii="Times New Roman" w:hAnsi="Times New Roman"/>
          <w:sz w:val="24"/>
          <w:szCs w:val="24"/>
        </w:rPr>
      </w:pPr>
      <w:r w:rsidRPr="009A4DCE">
        <w:rPr>
          <w:rFonts w:ascii="Times New Roman" w:hAnsi="Times New Roman"/>
          <w:sz w:val="24"/>
          <w:szCs w:val="24"/>
        </w:rPr>
        <w:t>Antropometri adalah pengetahuan yang menyangkut pengukuran tubuh manusia khususnya dimensi tubuh. Antropometri dibagi menjadi dua :</w:t>
      </w:r>
    </w:p>
    <w:p w:rsidR="008A729B" w:rsidRPr="009A4DCE" w:rsidRDefault="008A729B" w:rsidP="008A729B">
      <w:pPr>
        <w:pStyle w:val="ListParagraph"/>
        <w:numPr>
          <w:ilvl w:val="0"/>
          <w:numId w:val="13"/>
        </w:numPr>
        <w:spacing w:after="0" w:line="240" w:lineRule="auto"/>
        <w:jc w:val="both"/>
        <w:rPr>
          <w:rFonts w:ascii="Times New Roman" w:hAnsi="Times New Roman"/>
          <w:sz w:val="24"/>
          <w:szCs w:val="24"/>
          <w:lang w:val="en-US"/>
        </w:rPr>
      </w:pPr>
      <w:r w:rsidRPr="009A4DCE">
        <w:rPr>
          <w:rFonts w:ascii="Times New Roman" w:hAnsi="Times New Roman"/>
          <w:sz w:val="24"/>
          <w:szCs w:val="24"/>
        </w:rPr>
        <w:t xml:space="preserve">Antropometri Statis merupakan pengukuran yang dimana dimensi struktur tubuh. </w:t>
      </w:r>
    </w:p>
    <w:p w:rsidR="00891422" w:rsidRPr="009A4DCE" w:rsidRDefault="008A729B" w:rsidP="006250A9">
      <w:pPr>
        <w:pStyle w:val="ListParagraph"/>
        <w:numPr>
          <w:ilvl w:val="0"/>
          <w:numId w:val="13"/>
        </w:numPr>
        <w:spacing w:after="0" w:line="240" w:lineRule="auto"/>
        <w:jc w:val="both"/>
        <w:rPr>
          <w:rFonts w:ascii="Times New Roman" w:hAnsi="Times New Roman"/>
          <w:sz w:val="24"/>
          <w:szCs w:val="24"/>
          <w:lang w:val="en-US"/>
        </w:rPr>
      </w:pPr>
      <w:r w:rsidRPr="009A4DCE">
        <w:rPr>
          <w:rFonts w:ascii="Times New Roman" w:hAnsi="Times New Roman"/>
          <w:sz w:val="24"/>
          <w:szCs w:val="24"/>
        </w:rPr>
        <w:t>Antropometri dinamis pengukuran yang dilakukan pada saat tubuh sedang melakukan aktifitas fisik.</w:t>
      </w:r>
    </w:p>
    <w:p w:rsidR="00891422" w:rsidRPr="009A4DCE" w:rsidRDefault="00891422" w:rsidP="008A729B">
      <w:pPr>
        <w:autoSpaceDE w:val="0"/>
        <w:autoSpaceDN w:val="0"/>
        <w:adjustRightInd w:val="0"/>
        <w:spacing w:after="0" w:line="240" w:lineRule="auto"/>
        <w:jc w:val="both"/>
        <w:rPr>
          <w:rFonts w:ascii="Times New Roman" w:hAnsi="Times New Roman"/>
          <w:color w:val="000000"/>
          <w:sz w:val="24"/>
          <w:szCs w:val="24"/>
          <w:lang w:val="en-US"/>
        </w:rPr>
      </w:pPr>
    </w:p>
    <w:p w:rsidR="00247C15" w:rsidRPr="00E851BD" w:rsidRDefault="00E04E75" w:rsidP="00E851BD">
      <w:pPr>
        <w:pStyle w:val="ListParagraph"/>
        <w:numPr>
          <w:ilvl w:val="0"/>
          <w:numId w:val="13"/>
        </w:numPr>
        <w:spacing w:after="0" w:line="240" w:lineRule="auto"/>
        <w:ind w:hanging="720"/>
        <w:jc w:val="both"/>
        <w:rPr>
          <w:rFonts w:ascii="Times New Roman" w:hAnsi="Times New Roman"/>
          <w:b/>
          <w:sz w:val="24"/>
          <w:szCs w:val="24"/>
        </w:rPr>
      </w:pPr>
      <w:r w:rsidRPr="00E851BD">
        <w:rPr>
          <w:rFonts w:ascii="Times New Roman" w:hAnsi="Times New Roman"/>
          <w:b/>
          <w:sz w:val="24"/>
          <w:szCs w:val="24"/>
        </w:rPr>
        <w:t>METODOLOGI PENELITIAN</w:t>
      </w:r>
    </w:p>
    <w:p w:rsidR="00E851BD" w:rsidRDefault="00E851BD" w:rsidP="00305EC6">
      <w:pPr>
        <w:spacing w:after="0" w:line="240" w:lineRule="auto"/>
        <w:ind w:firstLine="720"/>
        <w:jc w:val="both"/>
        <w:rPr>
          <w:rStyle w:val="fontstyle01"/>
          <w:lang w:val="en-US"/>
        </w:rPr>
      </w:pPr>
      <w:r>
        <w:rPr>
          <w:rFonts w:ascii="Times New Roman" w:hAnsi="Times New Roman"/>
          <w:sz w:val="24"/>
          <w:szCs w:val="24"/>
          <w:lang w:val="en-US"/>
        </w:rPr>
        <w:t>P</w:t>
      </w:r>
      <w:r>
        <w:rPr>
          <w:rFonts w:ascii="Times New Roman" w:hAnsi="Times New Roman"/>
          <w:sz w:val="24"/>
          <w:szCs w:val="24"/>
        </w:rPr>
        <w:t xml:space="preserve">enelitian ini </w:t>
      </w:r>
      <w:r>
        <w:rPr>
          <w:rFonts w:ascii="Times New Roman" w:hAnsi="Times New Roman"/>
          <w:sz w:val="24"/>
          <w:szCs w:val="24"/>
          <w:lang w:val="en-US"/>
        </w:rPr>
        <w:t xml:space="preserve">menggunakan pendekatan eksperiman, </w:t>
      </w:r>
      <w:r w:rsidR="00305EC6">
        <w:rPr>
          <w:rFonts w:ascii="Times New Roman" w:hAnsi="Times New Roman"/>
          <w:sz w:val="24"/>
          <w:szCs w:val="24"/>
          <w:lang w:val="en-US"/>
        </w:rPr>
        <w:t xml:space="preserve">memberikan perlakuan yaitu merancang meja bantu di mesin press yang sebelumnya tidak ada </w:t>
      </w:r>
      <w:r>
        <w:rPr>
          <w:rFonts w:ascii="Times New Roman" w:eastAsia="Calibri" w:hAnsi="Times New Roman"/>
          <w:sz w:val="24"/>
          <w:szCs w:val="24"/>
          <w:lang w:val="en-US"/>
        </w:rPr>
        <w:t>di</w:t>
      </w:r>
      <w:r w:rsidR="00174488" w:rsidRPr="009A4DCE">
        <w:rPr>
          <w:rFonts w:ascii="Times New Roman" w:eastAsia="Calibri" w:hAnsi="Times New Roman"/>
          <w:sz w:val="24"/>
          <w:szCs w:val="24"/>
        </w:rPr>
        <w:t xml:space="preserve"> UKM </w:t>
      </w:r>
      <w:r>
        <w:rPr>
          <w:rFonts w:ascii="Times New Roman" w:eastAsia="Calibri" w:hAnsi="Times New Roman"/>
          <w:sz w:val="24"/>
          <w:szCs w:val="24"/>
          <w:lang w:val="en-US"/>
        </w:rPr>
        <w:t xml:space="preserve">MJ. Jumlah pekerja sebanyak empat orang dan berjenis kelamin laki-laki. </w:t>
      </w:r>
      <w:r w:rsidR="00305EC6">
        <w:rPr>
          <w:rStyle w:val="fontstyle01"/>
        </w:rPr>
        <w:t>Variabel yang digunakan</w:t>
      </w:r>
      <w:r w:rsidR="00305EC6">
        <w:rPr>
          <w:rStyle w:val="fontstyle01"/>
          <w:lang w:val="en-US"/>
        </w:rPr>
        <w:t xml:space="preserve"> </w:t>
      </w:r>
      <w:r w:rsidR="00305EC6">
        <w:rPr>
          <w:rStyle w:val="fontstyle01"/>
        </w:rPr>
        <w:t>meliputi variabel terikat dan variabel</w:t>
      </w:r>
      <w:r w:rsidR="00305EC6">
        <w:rPr>
          <w:rStyle w:val="fontstyle01"/>
          <w:lang w:val="en-US"/>
        </w:rPr>
        <w:t xml:space="preserve"> </w:t>
      </w:r>
      <w:r w:rsidR="00305EC6">
        <w:rPr>
          <w:rStyle w:val="fontstyle01"/>
        </w:rPr>
        <w:t xml:space="preserve">bebas. </w:t>
      </w:r>
      <w:r w:rsidR="00305EC6">
        <w:rPr>
          <w:rStyle w:val="fontstyle01"/>
          <w:lang w:val="en-US"/>
        </w:rPr>
        <w:t>D</w:t>
      </w:r>
      <w:r w:rsidR="00305EC6">
        <w:rPr>
          <w:rStyle w:val="fontstyle01"/>
        </w:rPr>
        <w:t>engan variabel terikat yaitu</w:t>
      </w:r>
      <w:r w:rsidR="00305EC6">
        <w:rPr>
          <w:rStyle w:val="fontstyle01"/>
          <w:lang w:val="en-US"/>
        </w:rPr>
        <w:t xml:space="preserve"> risiko </w:t>
      </w:r>
      <w:r w:rsidR="00305EC6" w:rsidRPr="00305EC6">
        <w:rPr>
          <w:rStyle w:val="fontstyle01"/>
          <w:i/>
          <w:lang w:val="en-US"/>
        </w:rPr>
        <w:t>low back pain</w:t>
      </w:r>
      <w:r w:rsidR="00305EC6">
        <w:rPr>
          <w:rStyle w:val="fontstyle01"/>
        </w:rPr>
        <w:t>.</w:t>
      </w:r>
      <w:r w:rsidR="00305EC6">
        <w:rPr>
          <w:rStyle w:val="fontstyle01"/>
          <w:lang w:val="en-US"/>
        </w:rPr>
        <w:t xml:space="preserve"> Sedangkan</w:t>
      </w:r>
      <w:r w:rsidR="00305EC6">
        <w:rPr>
          <w:rStyle w:val="fontstyle01"/>
        </w:rPr>
        <w:t>i variabel</w:t>
      </w:r>
      <w:r w:rsidR="00305EC6">
        <w:rPr>
          <w:color w:val="000000"/>
        </w:rPr>
        <w:br/>
      </w:r>
      <w:r w:rsidR="00305EC6">
        <w:rPr>
          <w:rStyle w:val="fontstyle01"/>
        </w:rPr>
        <w:t>bebas adalah perancangan</w:t>
      </w:r>
      <w:r w:rsidR="00305EC6">
        <w:rPr>
          <w:rStyle w:val="fontstyle01"/>
          <w:lang w:val="en-US"/>
        </w:rPr>
        <w:t xml:space="preserve"> meja bantu di bagian </w:t>
      </w:r>
      <w:r w:rsidR="00305EC6">
        <w:rPr>
          <w:rStyle w:val="fontstyle01"/>
        </w:rPr>
        <w:t>proses</w:t>
      </w:r>
      <w:r w:rsidR="00305EC6">
        <w:rPr>
          <w:rStyle w:val="fontstyle01"/>
          <w:lang w:val="en-US"/>
        </w:rPr>
        <w:t xml:space="preserve"> pengepesan. </w:t>
      </w:r>
    </w:p>
    <w:p w:rsidR="00305EC6" w:rsidRDefault="00305EC6" w:rsidP="00305EC6">
      <w:pPr>
        <w:spacing w:after="0" w:line="240" w:lineRule="auto"/>
        <w:ind w:firstLine="720"/>
        <w:jc w:val="both"/>
        <w:rPr>
          <w:rFonts w:ascii="Times New Roman" w:eastAsia="Dotum" w:hAnsi="Times New Roman"/>
          <w:b/>
          <w:sz w:val="24"/>
          <w:szCs w:val="24"/>
          <w:lang w:val="en-US"/>
        </w:rPr>
      </w:pPr>
    </w:p>
    <w:p w:rsidR="00E04E75" w:rsidRPr="00E851BD" w:rsidRDefault="00E04E75" w:rsidP="00E851BD">
      <w:pPr>
        <w:pStyle w:val="ListParagraph"/>
        <w:numPr>
          <w:ilvl w:val="0"/>
          <w:numId w:val="13"/>
        </w:numPr>
        <w:spacing w:after="0" w:line="240" w:lineRule="auto"/>
        <w:ind w:hanging="720"/>
        <w:jc w:val="both"/>
        <w:rPr>
          <w:rFonts w:ascii="Times New Roman" w:hAnsi="Times New Roman"/>
          <w:sz w:val="24"/>
          <w:szCs w:val="24"/>
          <w:lang w:val="en-US"/>
        </w:rPr>
      </w:pPr>
      <w:r w:rsidRPr="00E851BD">
        <w:rPr>
          <w:rFonts w:ascii="Times New Roman" w:eastAsia="Dotum" w:hAnsi="Times New Roman"/>
          <w:b/>
          <w:sz w:val="24"/>
          <w:szCs w:val="24"/>
        </w:rPr>
        <w:t>HASIL DAN PEMBAHASAN</w:t>
      </w:r>
    </w:p>
    <w:p w:rsidR="002C49EF" w:rsidRPr="009A4DCE" w:rsidRDefault="00305EC6" w:rsidP="002C49EF">
      <w:pPr>
        <w:spacing w:after="0" w:line="240" w:lineRule="auto"/>
        <w:rPr>
          <w:rFonts w:ascii="Times New Roman" w:hAnsi="Times New Roman"/>
          <w:b/>
          <w:sz w:val="24"/>
          <w:szCs w:val="24"/>
          <w:lang w:val="de-DE"/>
        </w:rPr>
      </w:pPr>
      <w:r w:rsidRPr="00305EC6">
        <w:rPr>
          <w:rFonts w:ascii="Times New Roman" w:hAnsi="Times New Roman"/>
          <w:b/>
          <w:sz w:val="24"/>
          <w:szCs w:val="24"/>
          <w:lang w:val="de-DE"/>
        </w:rPr>
        <w:t>4.1</w:t>
      </w:r>
      <w:r>
        <w:rPr>
          <w:rFonts w:ascii="Times New Roman" w:hAnsi="Times New Roman"/>
          <w:b/>
          <w:i/>
          <w:sz w:val="24"/>
          <w:szCs w:val="24"/>
          <w:lang w:val="de-DE"/>
        </w:rPr>
        <w:tab/>
      </w:r>
      <w:r w:rsidR="002C49EF" w:rsidRPr="009A4DCE">
        <w:rPr>
          <w:rFonts w:ascii="Times New Roman" w:hAnsi="Times New Roman"/>
          <w:b/>
          <w:i/>
          <w:sz w:val="24"/>
          <w:szCs w:val="24"/>
          <w:lang w:val="de-DE"/>
        </w:rPr>
        <w:t xml:space="preserve">Low Back Pain </w:t>
      </w:r>
      <w:r w:rsidR="002C49EF" w:rsidRPr="009A4DCE">
        <w:rPr>
          <w:rFonts w:ascii="Times New Roman" w:hAnsi="Times New Roman"/>
          <w:b/>
          <w:sz w:val="24"/>
          <w:szCs w:val="24"/>
          <w:lang w:val="de-DE"/>
        </w:rPr>
        <w:t>(LBP)</w:t>
      </w:r>
    </w:p>
    <w:p w:rsidR="00652C1C" w:rsidRPr="009A4DCE" w:rsidRDefault="002C49EF" w:rsidP="00652C1C">
      <w:pPr>
        <w:spacing w:after="0" w:line="240" w:lineRule="auto"/>
        <w:ind w:firstLine="720"/>
        <w:jc w:val="both"/>
        <w:rPr>
          <w:rFonts w:ascii="Times New Roman" w:hAnsi="Times New Roman"/>
          <w:sz w:val="24"/>
          <w:szCs w:val="24"/>
          <w:lang w:val="de-DE"/>
        </w:rPr>
      </w:pPr>
      <w:r w:rsidRPr="009A4DCE">
        <w:rPr>
          <w:rFonts w:ascii="Times New Roman" w:hAnsi="Times New Roman"/>
          <w:sz w:val="24"/>
          <w:szCs w:val="24"/>
          <w:lang w:val="de-DE"/>
        </w:rPr>
        <w:t>Berd</w:t>
      </w:r>
      <w:r w:rsidR="006E2467" w:rsidRPr="009A4DCE">
        <w:rPr>
          <w:rFonts w:ascii="Times New Roman" w:hAnsi="Times New Roman"/>
          <w:sz w:val="24"/>
          <w:szCs w:val="24"/>
          <w:lang w:val="de-DE"/>
        </w:rPr>
        <w:t xml:space="preserve">asarkan hasil penelitian dari 4 </w:t>
      </w:r>
      <w:r w:rsidRPr="009A4DCE">
        <w:rPr>
          <w:rFonts w:ascii="Times New Roman" w:hAnsi="Times New Roman"/>
          <w:sz w:val="24"/>
          <w:szCs w:val="24"/>
          <w:lang w:val="de-DE"/>
        </w:rPr>
        <w:t xml:space="preserve">responden yang dilakukan mendapatkan hasil dari perhitungan akhir skor kuesioner tersebut 89% menunjukkan bahwa pekerja mengalami keluhan yang sangat diperlukan tindakan </w:t>
      </w:r>
      <w:r w:rsidR="00652C1C" w:rsidRPr="009A4DCE">
        <w:rPr>
          <w:rFonts w:ascii="Times New Roman" w:hAnsi="Times New Roman"/>
          <w:sz w:val="24"/>
          <w:szCs w:val="24"/>
          <w:lang w:val="de-DE"/>
        </w:rPr>
        <w:t xml:space="preserve">menyeluruh mungkin. </w:t>
      </w:r>
    </w:p>
    <w:p w:rsidR="00652C1C" w:rsidRPr="009A4DCE" w:rsidRDefault="00652C1C" w:rsidP="00652C1C">
      <w:pPr>
        <w:spacing w:after="0" w:line="240" w:lineRule="auto"/>
        <w:ind w:firstLine="720"/>
        <w:jc w:val="both"/>
        <w:rPr>
          <w:rFonts w:ascii="Times New Roman" w:hAnsi="Times New Roman"/>
          <w:sz w:val="24"/>
          <w:szCs w:val="24"/>
          <w:lang w:val="de-DE"/>
        </w:rPr>
      </w:pPr>
    </w:p>
    <w:p w:rsidR="00652C1C" w:rsidRPr="009A4DCE" w:rsidRDefault="00652C1C" w:rsidP="00652C1C">
      <w:pPr>
        <w:spacing w:after="0" w:line="240" w:lineRule="auto"/>
        <w:jc w:val="both"/>
        <w:rPr>
          <w:rFonts w:ascii="Times New Roman" w:hAnsi="Times New Roman"/>
          <w:sz w:val="24"/>
          <w:szCs w:val="24"/>
          <w:lang w:val="de-DE"/>
        </w:rPr>
      </w:pPr>
      <w:r w:rsidRPr="009A4DCE">
        <w:rPr>
          <w:rFonts w:ascii="Times New Roman" w:hAnsi="Times New Roman"/>
          <w:sz w:val="24"/>
          <w:szCs w:val="24"/>
          <w:lang w:val="de-DE"/>
        </w:rPr>
        <w:t>Tabel 1 Hasil Skor Penilaian sebelum perbaikan</w:t>
      </w:r>
    </w:p>
    <w:p w:rsidR="002C49EF" w:rsidRPr="009A4DCE" w:rsidRDefault="006E2467" w:rsidP="00E04E75">
      <w:pPr>
        <w:spacing w:after="0" w:line="240" w:lineRule="auto"/>
        <w:jc w:val="both"/>
        <w:rPr>
          <w:rFonts w:ascii="Times New Roman" w:hAnsi="Times New Roman"/>
          <w:b/>
          <w:sz w:val="24"/>
          <w:szCs w:val="24"/>
          <w:lang w:val="de-DE"/>
        </w:rPr>
      </w:pPr>
      <w:r w:rsidRPr="009A4DCE">
        <w:rPr>
          <w:rFonts w:ascii="Times New Roman" w:hAnsi="Times New Roman"/>
          <w:noProof/>
          <w:sz w:val="24"/>
          <w:szCs w:val="24"/>
          <w:lang w:val="en-US" w:eastAsia="en-US"/>
        </w:rPr>
        <w:drawing>
          <wp:inline distT="0" distB="0" distL="0" distR="0">
            <wp:extent cx="3114675" cy="3271010"/>
            <wp:effectExtent l="19050" t="0" r="9525" b="0"/>
            <wp:docPr id="14" name="Picture 14" descr="C:\Users\adinnn\Downloads\jurnal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innn\Downloads\jurnal 1.PNG"/>
                    <pic:cNvPicPr>
                      <a:picLocks noChangeAspect="1" noChangeArrowheads="1"/>
                    </pic:cNvPicPr>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4895"/>
                    <a:stretch>
                      <a:fillRect/>
                    </a:stretch>
                  </pic:blipFill>
                  <pic:spPr bwMode="auto">
                    <a:xfrm>
                      <a:off x="0" y="0"/>
                      <a:ext cx="3114675" cy="3271010"/>
                    </a:xfrm>
                    <a:prstGeom prst="rect">
                      <a:avLst/>
                    </a:prstGeom>
                    <a:noFill/>
                    <a:ln>
                      <a:noFill/>
                    </a:ln>
                  </pic:spPr>
                </pic:pic>
              </a:graphicData>
            </a:graphic>
          </wp:inline>
        </w:drawing>
      </w:r>
    </w:p>
    <w:p w:rsidR="006E2467" w:rsidRPr="009A4DCE" w:rsidRDefault="006E2467" w:rsidP="00CE3481">
      <w:pPr>
        <w:spacing w:line="240" w:lineRule="auto"/>
        <w:jc w:val="both"/>
        <w:rPr>
          <w:rFonts w:ascii="Times New Roman" w:hAnsi="Times New Roman"/>
          <w:sz w:val="24"/>
          <w:szCs w:val="24"/>
        </w:rPr>
      </w:pPr>
      <w:r w:rsidRPr="009A4DCE">
        <w:rPr>
          <w:rFonts w:ascii="Times New Roman" w:hAnsi="Times New Roman"/>
          <w:sz w:val="24"/>
          <w:szCs w:val="24"/>
        </w:rPr>
        <w:lastRenderedPageBreak/>
        <w:t>Untuk mengetahui hasil data kuesioner dilakukan penilaian berdasarkan</w:t>
      </w:r>
      <w:r w:rsidR="00305EC6">
        <w:rPr>
          <w:rFonts w:ascii="Times New Roman" w:hAnsi="Times New Roman"/>
          <w:sz w:val="24"/>
          <w:szCs w:val="24"/>
          <w:lang w:val="en-US"/>
        </w:rPr>
        <w:t xml:space="preserve"> </w:t>
      </w:r>
      <w:r w:rsidRPr="009A4DCE">
        <w:rPr>
          <w:rFonts w:ascii="Times New Roman" w:hAnsi="Times New Roman"/>
          <w:sz w:val="24"/>
          <w:szCs w:val="24"/>
        </w:rPr>
        <w:t>contoh perhitungan sebagai berikut :</w:t>
      </w:r>
    </w:p>
    <w:p w:rsidR="006E2467" w:rsidRPr="00305EC6" w:rsidRDefault="006E2467" w:rsidP="00CE3481">
      <w:pPr>
        <w:spacing w:line="240" w:lineRule="auto"/>
        <w:jc w:val="both"/>
        <w:rPr>
          <w:rFonts w:ascii="Times New Roman" w:hAnsi="Times New Roman"/>
          <w:sz w:val="24"/>
          <w:szCs w:val="24"/>
          <w:lang w:val="en-US"/>
        </w:rPr>
      </w:pPr>
      <w:r w:rsidRPr="009A4DCE">
        <w:rPr>
          <w:rFonts w:ascii="Times New Roman" w:hAnsi="Times New Roman"/>
          <w:sz w:val="24"/>
          <w:szCs w:val="24"/>
        </w:rPr>
        <w:t>Y = Skor tertinggi x Jumlah karyawan</w:t>
      </w:r>
      <w:r w:rsidR="00305EC6">
        <w:rPr>
          <w:rFonts w:ascii="Times New Roman" w:hAnsi="Times New Roman"/>
          <w:sz w:val="24"/>
          <w:szCs w:val="24"/>
          <w:lang w:val="en-US"/>
        </w:rPr>
        <w:t xml:space="preserve"> (1)</w:t>
      </w:r>
    </w:p>
    <w:p w:rsidR="006E2467" w:rsidRPr="00305EC6" w:rsidRDefault="006E2467" w:rsidP="00CE3481">
      <w:pPr>
        <w:spacing w:line="240" w:lineRule="auto"/>
        <w:jc w:val="both"/>
        <w:rPr>
          <w:rFonts w:ascii="Times New Roman" w:hAnsi="Times New Roman"/>
          <w:sz w:val="24"/>
          <w:szCs w:val="24"/>
          <w:lang w:val="en-US"/>
        </w:rPr>
      </w:pPr>
      <w:r w:rsidRPr="009A4DCE">
        <w:rPr>
          <w:rFonts w:ascii="Times New Roman" w:hAnsi="Times New Roman"/>
          <w:sz w:val="24"/>
          <w:szCs w:val="24"/>
        </w:rPr>
        <w:t>X = Skor terendah x jumlah responden</w:t>
      </w:r>
      <w:r w:rsidR="00305EC6">
        <w:rPr>
          <w:rFonts w:ascii="Times New Roman" w:hAnsi="Times New Roman"/>
          <w:sz w:val="24"/>
          <w:szCs w:val="24"/>
          <w:lang w:val="en-US"/>
        </w:rPr>
        <w:t xml:space="preserve"> (2)</w:t>
      </w:r>
    </w:p>
    <w:p w:rsidR="00CE3481" w:rsidRPr="009A4DCE" w:rsidRDefault="006E2467" w:rsidP="00CE3481">
      <w:pPr>
        <w:spacing w:line="240" w:lineRule="auto"/>
        <w:jc w:val="both"/>
        <w:rPr>
          <w:rFonts w:ascii="Times New Roman" w:hAnsi="Times New Roman"/>
          <w:sz w:val="24"/>
          <w:szCs w:val="24"/>
        </w:rPr>
      </w:pPr>
      <w:r w:rsidRPr="009A4DCE">
        <w:rPr>
          <w:rFonts w:ascii="Times New Roman" w:hAnsi="Times New Roman"/>
          <w:sz w:val="24"/>
          <w:szCs w:val="24"/>
        </w:rPr>
        <w:t xml:space="preserve">Jumlah Skor tertinggi “Selalu” adalah 5x4 =20, </w:t>
      </w:r>
    </w:p>
    <w:p w:rsidR="006E2467" w:rsidRPr="009A4DCE" w:rsidRDefault="006E2467" w:rsidP="00CE3481">
      <w:pPr>
        <w:spacing w:line="240" w:lineRule="auto"/>
        <w:jc w:val="both"/>
        <w:rPr>
          <w:rFonts w:ascii="Times New Roman" w:hAnsi="Times New Roman"/>
          <w:sz w:val="24"/>
          <w:szCs w:val="24"/>
        </w:rPr>
      </w:pPr>
      <w:r w:rsidRPr="009A4DCE">
        <w:rPr>
          <w:rFonts w:ascii="Times New Roman" w:hAnsi="Times New Roman"/>
          <w:sz w:val="24"/>
          <w:szCs w:val="24"/>
        </w:rPr>
        <w:t>sedangkan untuk jumlah Skor terendah “Tidak Pernah” adalah 1x4 = 4</w:t>
      </w:r>
    </w:p>
    <w:p w:rsidR="006E2467" w:rsidRPr="009A4DCE" w:rsidRDefault="006E2467" w:rsidP="00CE3481">
      <w:pPr>
        <w:spacing w:line="240" w:lineRule="auto"/>
        <w:jc w:val="both"/>
        <w:rPr>
          <w:rFonts w:ascii="Times New Roman" w:hAnsi="Times New Roman"/>
          <w:sz w:val="24"/>
          <w:szCs w:val="24"/>
        </w:rPr>
      </w:pPr>
      <w:r w:rsidRPr="009A4DCE">
        <w:rPr>
          <w:rFonts w:ascii="Times New Roman" w:hAnsi="Times New Roman"/>
          <w:sz w:val="24"/>
          <w:szCs w:val="24"/>
        </w:rPr>
        <w:t>dengan jumlah rumus sebagai berikut ini = Total Skor/ Y X100.</w:t>
      </w:r>
    </w:p>
    <w:p w:rsidR="006E2467" w:rsidRPr="009A4DCE" w:rsidRDefault="006E2467" w:rsidP="00CE3481">
      <w:pPr>
        <w:spacing w:line="240" w:lineRule="auto"/>
        <w:jc w:val="both"/>
        <w:rPr>
          <w:rFonts w:ascii="Times New Roman" w:hAnsi="Times New Roman"/>
          <w:sz w:val="24"/>
          <w:szCs w:val="24"/>
        </w:rPr>
      </w:pPr>
      <w:r w:rsidRPr="009A4DCE">
        <w:rPr>
          <w:rFonts w:ascii="Times New Roman" w:hAnsi="Times New Roman"/>
          <w:sz w:val="24"/>
          <w:szCs w:val="24"/>
        </w:rPr>
        <w:t>=11+11+12+11+10+12+14+10+15+14+12+12+11+12+13 X 1000= 90%</w:t>
      </w:r>
    </w:p>
    <w:p w:rsidR="005F10FC" w:rsidRPr="009A4DCE" w:rsidRDefault="005F10FC" w:rsidP="00DB0EF3">
      <w:pPr>
        <w:spacing w:after="480" w:line="240" w:lineRule="auto"/>
        <w:ind w:firstLine="720"/>
        <w:rPr>
          <w:rFonts w:ascii="Times New Roman" w:hAnsi="Times New Roman"/>
          <w:sz w:val="24"/>
          <w:szCs w:val="24"/>
          <w:lang w:val="en-US"/>
        </w:rPr>
      </w:pPr>
      <w:r w:rsidRPr="009A4DCE">
        <w:rPr>
          <w:rFonts w:ascii="Times New Roman" w:hAnsi="Times New Roman"/>
          <w:noProof/>
          <w:sz w:val="24"/>
          <w:szCs w:val="24"/>
          <w:lang w:val="en-US" w:eastAsia="en-US"/>
        </w:rPr>
        <w:drawing>
          <wp:anchor distT="0" distB="0" distL="114300" distR="114300" simplePos="0" relativeHeight="251649024" behindDoc="1" locked="0" layoutInCell="1" allowOverlap="1">
            <wp:simplePos x="0" y="0"/>
            <wp:positionH relativeFrom="column">
              <wp:posOffset>132080</wp:posOffset>
            </wp:positionH>
            <wp:positionV relativeFrom="paragraph">
              <wp:posOffset>224155</wp:posOffset>
            </wp:positionV>
            <wp:extent cx="2360295" cy="1796415"/>
            <wp:effectExtent l="0" t="0" r="190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7747" t="68765" r="19356" b="8190"/>
                    <a:stretch/>
                  </pic:blipFill>
                  <pic:spPr bwMode="auto">
                    <a:xfrm>
                      <a:off x="0" y="0"/>
                      <a:ext cx="2360295" cy="179641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9A4DCE">
        <w:rPr>
          <w:rFonts w:ascii="Times New Roman" w:hAnsi="Times New Roman"/>
          <w:sz w:val="24"/>
          <w:szCs w:val="24"/>
          <w:lang w:val="en-US"/>
        </w:rPr>
        <w:t>Tabel 2 Interval Penelitian</w:t>
      </w:r>
    </w:p>
    <w:p w:rsidR="005F10FC" w:rsidRPr="009A4DCE" w:rsidRDefault="005F10FC" w:rsidP="005F10FC">
      <w:pPr>
        <w:spacing w:after="480" w:line="240" w:lineRule="auto"/>
        <w:rPr>
          <w:rFonts w:ascii="Times New Roman" w:hAnsi="Times New Roman"/>
          <w:sz w:val="24"/>
          <w:szCs w:val="24"/>
        </w:rPr>
      </w:pPr>
    </w:p>
    <w:p w:rsidR="005F10FC" w:rsidRPr="009A4DCE" w:rsidRDefault="005F10FC" w:rsidP="00E04E75">
      <w:pPr>
        <w:spacing w:after="0" w:line="240" w:lineRule="auto"/>
        <w:jc w:val="both"/>
        <w:rPr>
          <w:rFonts w:ascii="Times New Roman" w:hAnsi="Times New Roman"/>
          <w:b/>
          <w:sz w:val="24"/>
          <w:szCs w:val="24"/>
          <w:lang w:val="en-US"/>
        </w:rPr>
      </w:pPr>
    </w:p>
    <w:p w:rsidR="005F10FC" w:rsidRPr="009A4DCE" w:rsidRDefault="005F10FC" w:rsidP="00E04E75">
      <w:pPr>
        <w:spacing w:after="0" w:line="240" w:lineRule="auto"/>
        <w:jc w:val="both"/>
        <w:rPr>
          <w:rFonts w:ascii="Times New Roman" w:hAnsi="Times New Roman"/>
          <w:b/>
          <w:sz w:val="24"/>
          <w:szCs w:val="24"/>
          <w:lang w:val="en-US"/>
        </w:rPr>
      </w:pPr>
    </w:p>
    <w:p w:rsidR="005F10FC" w:rsidRPr="009A4DCE" w:rsidRDefault="005F10FC" w:rsidP="00E04E75">
      <w:pPr>
        <w:spacing w:after="0" w:line="240" w:lineRule="auto"/>
        <w:jc w:val="both"/>
        <w:rPr>
          <w:rFonts w:ascii="Times New Roman" w:hAnsi="Times New Roman"/>
          <w:b/>
          <w:sz w:val="24"/>
          <w:szCs w:val="24"/>
          <w:lang w:val="en-US"/>
        </w:rPr>
      </w:pPr>
    </w:p>
    <w:p w:rsidR="005F10FC" w:rsidRPr="009A4DCE" w:rsidRDefault="005F10FC" w:rsidP="00E04E75">
      <w:pPr>
        <w:spacing w:after="0" w:line="240" w:lineRule="auto"/>
        <w:jc w:val="both"/>
        <w:rPr>
          <w:rFonts w:ascii="Times New Roman" w:hAnsi="Times New Roman"/>
          <w:b/>
          <w:sz w:val="24"/>
          <w:szCs w:val="24"/>
          <w:lang w:val="en-US"/>
        </w:rPr>
      </w:pPr>
    </w:p>
    <w:p w:rsidR="00652C1C" w:rsidRPr="009A4DCE" w:rsidRDefault="00652C1C" w:rsidP="00E04E75">
      <w:pPr>
        <w:spacing w:after="0" w:line="240" w:lineRule="auto"/>
        <w:jc w:val="both"/>
        <w:rPr>
          <w:rFonts w:ascii="Times New Roman" w:hAnsi="Times New Roman"/>
          <w:b/>
          <w:sz w:val="24"/>
          <w:szCs w:val="24"/>
          <w:lang w:val="de-DE"/>
        </w:rPr>
      </w:pPr>
    </w:p>
    <w:p w:rsidR="00652C1C" w:rsidRPr="009A4DCE" w:rsidRDefault="00652C1C" w:rsidP="00E04E75">
      <w:pPr>
        <w:spacing w:after="0" w:line="240" w:lineRule="auto"/>
        <w:jc w:val="both"/>
        <w:rPr>
          <w:rFonts w:ascii="Times New Roman" w:hAnsi="Times New Roman"/>
          <w:b/>
          <w:sz w:val="24"/>
          <w:szCs w:val="24"/>
          <w:lang w:val="de-DE"/>
        </w:rPr>
      </w:pPr>
    </w:p>
    <w:p w:rsidR="00DB0EF3" w:rsidRPr="009A4DCE" w:rsidRDefault="00DB0EF3" w:rsidP="00DB0EF3">
      <w:pPr>
        <w:autoSpaceDE w:val="0"/>
        <w:autoSpaceDN w:val="0"/>
        <w:adjustRightInd w:val="0"/>
        <w:spacing w:after="0" w:line="240" w:lineRule="auto"/>
        <w:ind w:firstLine="720"/>
        <w:jc w:val="both"/>
        <w:rPr>
          <w:rFonts w:ascii="Times New Roman" w:hAnsi="Times New Roman"/>
          <w:sz w:val="24"/>
          <w:szCs w:val="24"/>
          <w:lang w:val="en-US"/>
        </w:rPr>
      </w:pPr>
    </w:p>
    <w:p w:rsidR="00E554F6" w:rsidRPr="00A732B2" w:rsidRDefault="00A732B2" w:rsidP="00E554F6">
      <w:pPr>
        <w:spacing w:line="240" w:lineRule="auto"/>
        <w:jc w:val="both"/>
        <w:rPr>
          <w:rFonts w:ascii="Times New Roman" w:hAnsi="Times New Roman"/>
          <w:b/>
          <w:sz w:val="24"/>
          <w:szCs w:val="24"/>
        </w:rPr>
      </w:pPr>
      <w:r w:rsidRPr="00A732B2">
        <w:rPr>
          <w:rFonts w:ascii="Times New Roman" w:hAnsi="Times New Roman"/>
          <w:b/>
          <w:sz w:val="24"/>
          <w:szCs w:val="24"/>
          <w:lang w:val="en-US"/>
        </w:rPr>
        <w:t>4.2</w:t>
      </w:r>
      <w:r w:rsidRPr="00A732B2">
        <w:rPr>
          <w:rFonts w:ascii="Times New Roman" w:hAnsi="Times New Roman"/>
          <w:b/>
          <w:sz w:val="24"/>
          <w:szCs w:val="24"/>
          <w:lang w:val="en-US"/>
        </w:rPr>
        <w:tab/>
      </w:r>
      <w:r w:rsidR="00E554F6" w:rsidRPr="00A732B2">
        <w:rPr>
          <w:rFonts w:ascii="Times New Roman" w:hAnsi="Times New Roman"/>
          <w:b/>
          <w:sz w:val="24"/>
          <w:szCs w:val="24"/>
        </w:rPr>
        <w:t>Antropometri</w:t>
      </w:r>
    </w:p>
    <w:p w:rsidR="00E554F6" w:rsidRPr="009A4DCE" w:rsidRDefault="00E554F6" w:rsidP="00E554F6">
      <w:pPr>
        <w:spacing w:line="240" w:lineRule="auto"/>
        <w:ind w:firstLine="720"/>
        <w:jc w:val="both"/>
        <w:rPr>
          <w:rFonts w:ascii="Times New Roman" w:hAnsi="Times New Roman"/>
          <w:b/>
          <w:i/>
          <w:sz w:val="24"/>
          <w:szCs w:val="24"/>
        </w:rPr>
      </w:pPr>
      <w:r w:rsidRPr="009A4DCE">
        <w:rPr>
          <w:rFonts w:ascii="Times New Roman" w:hAnsi="Times New Roman"/>
          <w:sz w:val="24"/>
          <w:szCs w:val="24"/>
        </w:rPr>
        <w:t>Berdasarkan dari data yang di dapat dari hasil penelitian.</w:t>
      </w:r>
    </w:p>
    <w:p w:rsidR="00E554F6" w:rsidRPr="009A4DCE" w:rsidRDefault="00A732B2" w:rsidP="00E554F6">
      <w:pPr>
        <w:spacing w:line="240" w:lineRule="auto"/>
        <w:jc w:val="both"/>
        <w:rPr>
          <w:rFonts w:ascii="Times New Roman" w:hAnsi="Times New Roman"/>
          <w:sz w:val="24"/>
          <w:szCs w:val="24"/>
        </w:rPr>
      </w:pPr>
      <w:r>
        <w:rPr>
          <w:rFonts w:ascii="Times New Roman" w:hAnsi="Times New Roman"/>
          <w:sz w:val="24"/>
          <w:szCs w:val="24"/>
        </w:rPr>
        <w:t xml:space="preserve">Tabel </w:t>
      </w:r>
      <w:r>
        <w:rPr>
          <w:rFonts w:ascii="Times New Roman" w:hAnsi="Times New Roman"/>
          <w:sz w:val="24"/>
          <w:szCs w:val="24"/>
          <w:lang w:val="en-US"/>
        </w:rPr>
        <w:t>3</w:t>
      </w:r>
      <w:r w:rsidR="00E554F6" w:rsidRPr="009A4DCE">
        <w:rPr>
          <w:rFonts w:ascii="Times New Roman" w:hAnsi="Times New Roman"/>
          <w:sz w:val="24"/>
          <w:szCs w:val="24"/>
        </w:rPr>
        <w:t xml:space="preserve"> Data Dimensi Tubuh Pekerja</w:t>
      </w:r>
    </w:p>
    <w:p w:rsidR="00E554F6" w:rsidRPr="009A4DCE" w:rsidRDefault="00E554F6" w:rsidP="00E554F6">
      <w:pPr>
        <w:spacing w:line="240" w:lineRule="auto"/>
        <w:jc w:val="both"/>
        <w:rPr>
          <w:rFonts w:ascii="Times New Roman" w:hAnsi="Times New Roman"/>
          <w:sz w:val="24"/>
          <w:szCs w:val="24"/>
          <w:lang w:val="en-US"/>
        </w:rPr>
      </w:pPr>
      <w:r w:rsidRPr="009A4DCE">
        <w:rPr>
          <w:rFonts w:ascii="Times New Roman" w:hAnsi="Times New Roman"/>
          <w:noProof/>
          <w:sz w:val="24"/>
          <w:szCs w:val="24"/>
          <w:lang w:val="en-US" w:eastAsia="en-US"/>
        </w:rPr>
        <w:drawing>
          <wp:inline distT="0" distB="0" distL="0" distR="0">
            <wp:extent cx="2705100" cy="1248508"/>
            <wp:effectExtent l="19050" t="0" r="0" b="0"/>
            <wp:docPr id="3" name="Picture 3" descr="C:\Users\adinnn\Downloads\jurnal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innn\Downloads\jurnal 3.PNG"/>
                    <pic:cNvPicPr>
                      <a:picLocks noChangeAspect="1" noChangeArrowheads="1"/>
                    </pic:cNvPicPr>
                  </pic:nvPicPr>
                  <pic:blipFill>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05100" cy="1248508"/>
                    </a:xfrm>
                    <a:prstGeom prst="rect">
                      <a:avLst/>
                    </a:prstGeom>
                    <a:noFill/>
                    <a:ln>
                      <a:noFill/>
                    </a:ln>
                  </pic:spPr>
                </pic:pic>
              </a:graphicData>
            </a:graphic>
          </wp:inline>
        </w:drawing>
      </w:r>
    </w:p>
    <w:p w:rsidR="00E554F6" w:rsidRPr="009A4DCE" w:rsidRDefault="00E554F6" w:rsidP="00E554F6">
      <w:pPr>
        <w:spacing w:line="240" w:lineRule="auto"/>
        <w:jc w:val="both"/>
        <w:rPr>
          <w:rFonts w:ascii="Times New Roman" w:hAnsi="Times New Roman"/>
          <w:sz w:val="24"/>
          <w:szCs w:val="24"/>
          <w:lang w:val="en-US"/>
        </w:rPr>
      </w:pPr>
      <w:r w:rsidRPr="009A4DCE">
        <w:rPr>
          <w:rFonts w:ascii="Times New Roman" w:hAnsi="Times New Roman"/>
          <w:sz w:val="24"/>
          <w:szCs w:val="24"/>
          <w:lang w:val="en-US"/>
        </w:rPr>
        <w:t>Keterangan :</w:t>
      </w:r>
    </w:p>
    <w:p w:rsidR="00E554F6" w:rsidRPr="009A4DCE" w:rsidRDefault="00E554F6" w:rsidP="00E554F6">
      <w:pPr>
        <w:spacing w:line="240" w:lineRule="auto"/>
        <w:jc w:val="both"/>
        <w:rPr>
          <w:rFonts w:ascii="Times New Roman" w:hAnsi="Times New Roman"/>
          <w:sz w:val="24"/>
          <w:szCs w:val="24"/>
        </w:rPr>
      </w:pPr>
      <w:r w:rsidRPr="009A4DCE">
        <w:rPr>
          <w:rFonts w:ascii="Times New Roman" w:hAnsi="Times New Roman"/>
          <w:sz w:val="24"/>
          <w:szCs w:val="24"/>
          <w:lang w:val="en-US"/>
        </w:rPr>
        <w:t xml:space="preserve">TPBT = </w:t>
      </w:r>
      <w:r w:rsidRPr="009A4DCE">
        <w:rPr>
          <w:rFonts w:ascii="Times New Roman" w:hAnsi="Times New Roman"/>
          <w:sz w:val="24"/>
          <w:szCs w:val="24"/>
        </w:rPr>
        <w:t>Tinggi Pinggang Berdiri</w:t>
      </w:r>
    </w:p>
    <w:p w:rsidR="00E554F6" w:rsidRPr="009A4DCE" w:rsidRDefault="00E554F6" w:rsidP="00E554F6">
      <w:pPr>
        <w:spacing w:line="240" w:lineRule="auto"/>
        <w:jc w:val="both"/>
        <w:rPr>
          <w:rFonts w:ascii="Times New Roman" w:hAnsi="Times New Roman"/>
          <w:sz w:val="24"/>
          <w:szCs w:val="24"/>
        </w:rPr>
      </w:pPr>
      <w:r w:rsidRPr="009A4DCE">
        <w:rPr>
          <w:rFonts w:ascii="Times New Roman" w:hAnsi="Times New Roman"/>
          <w:sz w:val="24"/>
          <w:szCs w:val="24"/>
        </w:rPr>
        <w:t>JTB = Jangkauan Tangan Berdiri</w:t>
      </w:r>
    </w:p>
    <w:p w:rsidR="00E554F6" w:rsidRDefault="00E554F6" w:rsidP="00E554F6">
      <w:pPr>
        <w:spacing w:line="240" w:lineRule="auto"/>
        <w:jc w:val="both"/>
        <w:rPr>
          <w:rFonts w:ascii="Times New Roman" w:hAnsi="Times New Roman"/>
          <w:sz w:val="24"/>
          <w:szCs w:val="24"/>
          <w:lang w:val="en-US"/>
        </w:rPr>
      </w:pPr>
      <w:r w:rsidRPr="009A4DCE">
        <w:rPr>
          <w:rFonts w:ascii="Times New Roman" w:hAnsi="Times New Roman"/>
          <w:sz w:val="24"/>
          <w:szCs w:val="24"/>
        </w:rPr>
        <w:t xml:space="preserve">LBBT= Lebar Bahu Berdiri </w:t>
      </w:r>
    </w:p>
    <w:p w:rsidR="00800A96" w:rsidRDefault="00800A96" w:rsidP="00E554F6">
      <w:pPr>
        <w:spacing w:line="240" w:lineRule="auto"/>
        <w:jc w:val="both"/>
        <w:rPr>
          <w:rFonts w:ascii="Times New Roman" w:hAnsi="Times New Roman"/>
          <w:sz w:val="24"/>
          <w:szCs w:val="24"/>
          <w:lang w:val="en-US"/>
        </w:rPr>
      </w:pPr>
    </w:p>
    <w:p w:rsidR="00800A96" w:rsidRDefault="00800A96" w:rsidP="00E554F6">
      <w:pPr>
        <w:spacing w:line="240" w:lineRule="auto"/>
        <w:jc w:val="both"/>
        <w:rPr>
          <w:rFonts w:ascii="Times New Roman" w:hAnsi="Times New Roman"/>
          <w:sz w:val="24"/>
          <w:szCs w:val="24"/>
          <w:lang w:val="en-US"/>
        </w:rPr>
      </w:pPr>
    </w:p>
    <w:p w:rsidR="00800A96" w:rsidRDefault="00800A96" w:rsidP="00E554F6">
      <w:pPr>
        <w:spacing w:line="240" w:lineRule="auto"/>
        <w:jc w:val="both"/>
        <w:rPr>
          <w:rFonts w:ascii="Times New Roman" w:hAnsi="Times New Roman"/>
          <w:sz w:val="24"/>
          <w:szCs w:val="24"/>
          <w:lang w:val="en-US"/>
        </w:rPr>
      </w:pPr>
    </w:p>
    <w:p w:rsidR="00800A96" w:rsidRPr="00800A96" w:rsidRDefault="00800A96" w:rsidP="00E554F6">
      <w:pPr>
        <w:spacing w:line="240" w:lineRule="auto"/>
        <w:jc w:val="both"/>
        <w:rPr>
          <w:rFonts w:ascii="Times New Roman" w:hAnsi="Times New Roman"/>
          <w:sz w:val="24"/>
          <w:szCs w:val="24"/>
          <w:lang w:val="en-US"/>
        </w:rPr>
      </w:pPr>
    </w:p>
    <w:p w:rsidR="00E554F6" w:rsidRPr="009A4DCE" w:rsidRDefault="00E554F6" w:rsidP="00E554F6">
      <w:pPr>
        <w:spacing w:line="240" w:lineRule="auto"/>
        <w:jc w:val="both"/>
        <w:rPr>
          <w:rFonts w:ascii="Times New Roman" w:hAnsi="Times New Roman"/>
          <w:sz w:val="24"/>
          <w:szCs w:val="24"/>
        </w:rPr>
      </w:pPr>
      <w:r w:rsidRPr="009A4DCE">
        <w:rPr>
          <w:rFonts w:ascii="Times New Roman" w:hAnsi="Times New Roman"/>
          <w:sz w:val="24"/>
          <w:szCs w:val="24"/>
        </w:rPr>
        <w:t xml:space="preserve">Tabel </w:t>
      </w:r>
      <w:r w:rsidR="00800A96">
        <w:rPr>
          <w:rFonts w:ascii="Times New Roman" w:hAnsi="Times New Roman"/>
          <w:sz w:val="24"/>
          <w:szCs w:val="24"/>
          <w:lang w:val="en-US"/>
        </w:rPr>
        <w:t>4</w:t>
      </w:r>
      <w:r w:rsidRPr="009A4DCE">
        <w:rPr>
          <w:rFonts w:ascii="Times New Roman" w:hAnsi="Times New Roman"/>
          <w:sz w:val="24"/>
          <w:szCs w:val="24"/>
        </w:rPr>
        <w:t xml:space="preserve"> Hasil Perhitungan Tubuh pekerja</w:t>
      </w:r>
    </w:p>
    <w:p w:rsidR="00E554F6" w:rsidRPr="009A4DCE" w:rsidRDefault="00E554F6" w:rsidP="00E554F6">
      <w:pPr>
        <w:spacing w:line="240" w:lineRule="auto"/>
        <w:jc w:val="both"/>
        <w:rPr>
          <w:rFonts w:ascii="Times New Roman" w:hAnsi="Times New Roman"/>
          <w:sz w:val="24"/>
          <w:szCs w:val="24"/>
        </w:rPr>
      </w:pPr>
      <w:r w:rsidRPr="009A4DCE">
        <w:rPr>
          <w:rFonts w:ascii="Times New Roman" w:hAnsi="Times New Roman"/>
          <w:noProof/>
          <w:sz w:val="24"/>
          <w:szCs w:val="24"/>
          <w:lang w:val="en-US" w:eastAsia="en-US"/>
        </w:rPr>
        <w:drawing>
          <wp:inline distT="0" distB="0" distL="0" distR="0">
            <wp:extent cx="2981325" cy="1933832"/>
            <wp:effectExtent l="19050" t="0" r="9525" b="0"/>
            <wp:docPr id="4" name="Picture 4" descr="C:\Users\adinnn\Downloads\jurnal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innn\Downloads\jurnal 5.PNG"/>
                    <pic:cNvPicPr>
                      <a:picLocks noChangeAspect="1" noChangeArrowheads="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81325" cy="1933832"/>
                    </a:xfrm>
                    <a:prstGeom prst="rect">
                      <a:avLst/>
                    </a:prstGeom>
                    <a:noFill/>
                    <a:ln>
                      <a:noFill/>
                    </a:ln>
                  </pic:spPr>
                </pic:pic>
              </a:graphicData>
            </a:graphic>
          </wp:inline>
        </w:drawing>
      </w:r>
    </w:p>
    <w:p w:rsidR="00E554F6" w:rsidRPr="009A4DCE" w:rsidRDefault="00E554F6" w:rsidP="00E554F6">
      <w:pPr>
        <w:pStyle w:val="ListParagraph"/>
        <w:numPr>
          <w:ilvl w:val="0"/>
          <w:numId w:val="16"/>
        </w:numPr>
        <w:spacing w:after="0" w:line="240" w:lineRule="auto"/>
        <w:jc w:val="both"/>
        <w:rPr>
          <w:rFonts w:ascii="Times New Roman" w:hAnsi="Times New Roman"/>
          <w:sz w:val="24"/>
          <w:szCs w:val="24"/>
          <w:lang w:val="en-US"/>
        </w:rPr>
      </w:pPr>
      <w:r w:rsidRPr="009A4DCE">
        <w:rPr>
          <w:rFonts w:ascii="Times New Roman" w:hAnsi="Times New Roman"/>
          <w:sz w:val="24"/>
          <w:szCs w:val="24"/>
        </w:rPr>
        <w:t xml:space="preserve">Mean </w:t>
      </w:r>
    </w:p>
    <w:p w:rsidR="00E554F6" w:rsidRPr="009A4DCE" w:rsidRDefault="00E554F6" w:rsidP="00E554F6">
      <w:pPr>
        <w:pStyle w:val="ListParagraph"/>
        <w:spacing w:after="0" w:line="240" w:lineRule="auto"/>
        <w:jc w:val="both"/>
        <w:rPr>
          <w:rFonts w:ascii="Times New Roman" w:hAnsi="Times New Roman"/>
          <w:sz w:val="24"/>
          <w:szCs w:val="24"/>
          <w:lang w:val="en-US"/>
        </w:rPr>
      </w:pPr>
      <w:r w:rsidRPr="009A4DCE">
        <w:rPr>
          <w:rFonts w:ascii="Times New Roman" w:hAnsi="Times New Roman"/>
          <w:sz w:val="24"/>
          <w:szCs w:val="24"/>
        </w:rPr>
        <w:t>Rata-rata yang didapat dari hasil pengolahan data antropometri pekerja dengan jumlah populasi yang ada di UKM  adalah (TPBP) = 81</w:t>
      </w:r>
      <w:r w:rsidR="00AB7439">
        <w:rPr>
          <w:rFonts w:ascii="Times New Roman" w:hAnsi="Times New Roman"/>
          <w:sz w:val="24"/>
          <w:szCs w:val="24"/>
          <w:lang w:val="en-US"/>
        </w:rPr>
        <w:t>,</w:t>
      </w:r>
      <w:r w:rsidRPr="009A4DCE">
        <w:rPr>
          <w:rFonts w:ascii="Times New Roman" w:hAnsi="Times New Roman"/>
          <w:sz w:val="24"/>
          <w:szCs w:val="24"/>
        </w:rPr>
        <w:t>25 cm, (JTBT) = 70 cm, (LBBT) = 52 cm.</w:t>
      </w:r>
    </w:p>
    <w:p w:rsidR="00E554F6" w:rsidRPr="009A4DCE" w:rsidRDefault="00E554F6" w:rsidP="00447B94">
      <w:pPr>
        <w:pStyle w:val="ListParagraph"/>
        <w:numPr>
          <w:ilvl w:val="0"/>
          <w:numId w:val="16"/>
        </w:numPr>
        <w:spacing w:afterLines="200" w:line="240" w:lineRule="auto"/>
        <w:jc w:val="both"/>
        <w:rPr>
          <w:rFonts w:ascii="Times New Roman" w:hAnsi="Times New Roman"/>
          <w:sz w:val="24"/>
          <w:szCs w:val="24"/>
        </w:rPr>
      </w:pPr>
      <w:r w:rsidRPr="009A4DCE">
        <w:rPr>
          <w:rFonts w:ascii="Times New Roman" w:hAnsi="Times New Roman"/>
          <w:sz w:val="24"/>
          <w:szCs w:val="24"/>
        </w:rPr>
        <w:t>Standar deviasi</w:t>
      </w:r>
    </w:p>
    <w:p w:rsidR="00E554F6" w:rsidRPr="009A4DCE" w:rsidRDefault="00E554F6" w:rsidP="00447B94">
      <w:pPr>
        <w:pStyle w:val="ListParagraph"/>
        <w:spacing w:afterLines="200" w:line="240" w:lineRule="auto"/>
        <w:jc w:val="both"/>
        <w:rPr>
          <w:rFonts w:ascii="Times New Roman" w:hAnsi="Times New Roman"/>
          <w:sz w:val="24"/>
          <w:szCs w:val="24"/>
          <w:lang w:val="en-US"/>
        </w:rPr>
      </w:pPr>
      <w:r w:rsidRPr="009A4DCE">
        <w:rPr>
          <w:rFonts w:ascii="Times New Roman" w:hAnsi="Times New Roman"/>
          <w:sz w:val="24"/>
          <w:szCs w:val="24"/>
        </w:rPr>
        <w:t>Standar deviasi yang didapat dari hasil pengolahan data antropometri pekerja dengan jumlah populasi yang ada di UKM adalah (TPBP) = 4</w:t>
      </w:r>
      <w:r w:rsidR="00AB7439">
        <w:rPr>
          <w:rFonts w:ascii="Times New Roman" w:hAnsi="Times New Roman"/>
          <w:sz w:val="24"/>
          <w:szCs w:val="24"/>
          <w:lang w:val="en-US"/>
        </w:rPr>
        <w:t>,</w:t>
      </w:r>
      <w:r w:rsidRPr="009A4DCE">
        <w:rPr>
          <w:rFonts w:ascii="Times New Roman" w:hAnsi="Times New Roman"/>
          <w:sz w:val="24"/>
          <w:szCs w:val="24"/>
        </w:rPr>
        <w:t>98cm, (JTBT) = 2</w:t>
      </w:r>
      <w:r w:rsidR="00AB7439">
        <w:rPr>
          <w:rFonts w:ascii="Times New Roman" w:hAnsi="Times New Roman"/>
          <w:sz w:val="24"/>
          <w:szCs w:val="24"/>
          <w:lang w:val="en-US"/>
        </w:rPr>
        <w:t>,</w:t>
      </w:r>
      <w:r w:rsidRPr="009A4DCE">
        <w:rPr>
          <w:rFonts w:ascii="Times New Roman" w:hAnsi="Times New Roman"/>
          <w:sz w:val="24"/>
          <w:szCs w:val="24"/>
        </w:rPr>
        <w:t>44 cm, (LBBT) = 1.84</w:t>
      </w:r>
    </w:p>
    <w:p w:rsidR="00E554F6" w:rsidRPr="009A4DCE" w:rsidRDefault="00E554F6" w:rsidP="00447B94">
      <w:pPr>
        <w:pStyle w:val="ListParagraph"/>
        <w:numPr>
          <w:ilvl w:val="0"/>
          <w:numId w:val="16"/>
        </w:numPr>
        <w:spacing w:afterLines="200" w:line="240" w:lineRule="auto"/>
        <w:jc w:val="both"/>
        <w:rPr>
          <w:rFonts w:ascii="Times New Roman" w:hAnsi="Times New Roman"/>
          <w:sz w:val="24"/>
          <w:szCs w:val="24"/>
        </w:rPr>
      </w:pPr>
      <w:r w:rsidRPr="009A4DCE">
        <w:rPr>
          <w:rFonts w:ascii="Times New Roman" w:hAnsi="Times New Roman"/>
          <w:sz w:val="24"/>
          <w:szCs w:val="24"/>
        </w:rPr>
        <w:t>Persentil 50</w:t>
      </w:r>
      <w:r w:rsidRPr="009A4DCE">
        <w:rPr>
          <w:rFonts w:ascii="Times New Roman" w:hAnsi="Times New Roman"/>
          <w:sz w:val="24"/>
          <w:szCs w:val="24"/>
          <w:vertAlign w:val="superscript"/>
        </w:rPr>
        <w:t xml:space="preserve">th </w:t>
      </w:r>
    </w:p>
    <w:p w:rsidR="00E554F6" w:rsidRPr="009A4DCE" w:rsidRDefault="00E554F6" w:rsidP="00447B94">
      <w:pPr>
        <w:pStyle w:val="ListParagraph"/>
        <w:spacing w:afterLines="200" w:line="240" w:lineRule="auto"/>
        <w:jc w:val="both"/>
        <w:rPr>
          <w:rFonts w:ascii="Times New Roman" w:hAnsi="Times New Roman"/>
          <w:sz w:val="24"/>
          <w:szCs w:val="24"/>
        </w:rPr>
      </w:pPr>
      <w:r w:rsidRPr="009A4DCE">
        <w:rPr>
          <w:rFonts w:ascii="Times New Roman" w:hAnsi="Times New Roman"/>
          <w:sz w:val="24"/>
          <w:szCs w:val="24"/>
        </w:rPr>
        <w:t>Dari hasil pengolahan data antropometri untuk menetukan persentil 50</w:t>
      </w:r>
      <w:r w:rsidRPr="009A4DCE">
        <w:rPr>
          <w:rFonts w:ascii="Times New Roman" w:hAnsi="Times New Roman"/>
          <w:sz w:val="24"/>
          <w:szCs w:val="24"/>
          <w:vertAlign w:val="superscript"/>
        </w:rPr>
        <w:t xml:space="preserve">th </w:t>
      </w:r>
      <w:r w:rsidRPr="009A4DCE">
        <w:rPr>
          <w:rFonts w:ascii="Times New Roman" w:hAnsi="Times New Roman"/>
          <w:sz w:val="24"/>
          <w:szCs w:val="24"/>
        </w:rPr>
        <w:t>agar populasi terbesar dapat memakai rancangan meja bantu yang akan dipakai. Untuk memperjelas sebaran data yang telah diperoleh adalah (TPBP) = 81</w:t>
      </w:r>
      <w:r w:rsidR="00AB7439">
        <w:rPr>
          <w:rFonts w:ascii="Times New Roman" w:hAnsi="Times New Roman"/>
          <w:sz w:val="24"/>
          <w:szCs w:val="24"/>
          <w:lang w:val="en-US"/>
        </w:rPr>
        <w:t>,</w:t>
      </w:r>
      <w:r w:rsidRPr="009A4DCE">
        <w:rPr>
          <w:rFonts w:ascii="Times New Roman" w:hAnsi="Times New Roman"/>
          <w:sz w:val="24"/>
          <w:szCs w:val="24"/>
        </w:rPr>
        <w:t>25 cm (JTBT) = 70cm, (LBBT) = 52 cm. Persentil 50th digunakan agar nilai perhitungan tidak terlalu jauh dengan nilai mean.</w:t>
      </w:r>
    </w:p>
    <w:p w:rsidR="00E554F6" w:rsidRPr="009A4DCE" w:rsidRDefault="00E554F6" w:rsidP="00E554F6">
      <w:pPr>
        <w:pStyle w:val="ListParagraph"/>
        <w:numPr>
          <w:ilvl w:val="0"/>
          <w:numId w:val="16"/>
        </w:numPr>
        <w:spacing w:after="0" w:line="240" w:lineRule="auto"/>
        <w:jc w:val="both"/>
        <w:rPr>
          <w:rFonts w:ascii="Times New Roman" w:hAnsi="Times New Roman"/>
          <w:sz w:val="24"/>
          <w:szCs w:val="24"/>
        </w:rPr>
      </w:pPr>
      <w:r w:rsidRPr="009A4DCE">
        <w:rPr>
          <w:rFonts w:ascii="Times New Roman" w:hAnsi="Times New Roman"/>
          <w:sz w:val="24"/>
          <w:szCs w:val="24"/>
        </w:rPr>
        <w:t>Persentil 2.5</w:t>
      </w:r>
      <w:r w:rsidRPr="009A4DCE">
        <w:rPr>
          <w:rFonts w:ascii="Times New Roman" w:hAnsi="Times New Roman"/>
          <w:sz w:val="24"/>
          <w:szCs w:val="24"/>
          <w:vertAlign w:val="superscript"/>
        </w:rPr>
        <w:t>th</w:t>
      </w:r>
    </w:p>
    <w:p w:rsidR="00E554F6" w:rsidRPr="009A4DCE" w:rsidRDefault="00E554F6" w:rsidP="00E554F6">
      <w:pPr>
        <w:pStyle w:val="ListParagraph"/>
        <w:spacing w:after="0" w:line="240" w:lineRule="auto"/>
        <w:jc w:val="both"/>
        <w:rPr>
          <w:rFonts w:ascii="Times New Roman" w:hAnsi="Times New Roman"/>
          <w:sz w:val="24"/>
          <w:szCs w:val="24"/>
          <w:lang w:val="en-US"/>
        </w:rPr>
      </w:pPr>
      <w:r w:rsidRPr="009A4DCE">
        <w:rPr>
          <w:rFonts w:ascii="Times New Roman" w:hAnsi="Times New Roman"/>
          <w:sz w:val="24"/>
          <w:szCs w:val="24"/>
        </w:rPr>
        <w:t>Dari hasil pengolahan data antropometri untuk menentukan persentil yang dipakai adalah 2.5</w:t>
      </w:r>
      <w:r w:rsidRPr="009A4DCE">
        <w:rPr>
          <w:rFonts w:ascii="Times New Roman" w:hAnsi="Times New Roman"/>
          <w:sz w:val="24"/>
          <w:szCs w:val="24"/>
          <w:vertAlign w:val="superscript"/>
        </w:rPr>
        <w:t xml:space="preserve">th </w:t>
      </w:r>
      <w:r w:rsidRPr="009A4DCE">
        <w:rPr>
          <w:rFonts w:ascii="Times New Roman" w:hAnsi="Times New Roman"/>
          <w:sz w:val="24"/>
          <w:szCs w:val="24"/>
        </w:rPr>
        <w:t>Untuk memperjelas sebaran data yang telah diperoleh adalah (TPBP) = 79</w:t>
      </w:r>
      <w:r w:rsidR="00AB7439">
        <w:rPr>
          <w:rFonts w:ascii="Times New Roman" w:hAnsi="Times New Roman"/>
          <w:sz w:val="24"/>
          <w:szCs w:val="24"/>
          <w:lang w:val="en-US"/>
        </w:rPr>
        <w:t>,</w:t>
      </w:r>
      <w:r w:rsidRPr="009A4DCE">
        <w:rPr>
          <w:rFonts w:ascii="Times New Roman" w:hAnsi="Times New Roman"/>
          <w:sz w:val="24"/>
          <w:szCs w:val="24"/>
        </w:rPr>
        <w:t>29 cm, (JTBT) = 68</w:t>
      </w:r>
      <w:r w:rsidR="00AB7439">
        <w:rPr>
          <w:rFonts w:ascii="Times New Roman" w:hAnsi="Times New Roman"/>
          <w:sz w:val="24"/>
          <w:szCs w:val="24"/>
          <w:lang w:val="en-US"/>
        </w:rPr>
        <w:t>,</w:t>
      </w:r>
      <w:r w:rsidRPr="009A4DCE">
        <w:rPr>
          <w:rFonts w:ascii="Times New Roman" w:hAnsi="Times New Roman"/>
          <w:sz w:val="24"/>
          <w:szCs w:val="24"/>
        </w:rPr>
        <w:t>04 cm, ( LBBT) = 50</w:t>
      </w:r>
      <w:r w:rsidR="00AB7439">
        <w:rPr>
          <w:rFonts w:ascii="Times New Roman" w:hAnsi="Times New Roman"/>
          <w:sz w:val="24"/>
          <w:szCs w:val="24"/>
          <w:lang w:val="en-US"/>
        </w:rPr>
        <w:t>,</w:t>
      </w:r>
      <w:r w:rsidRPr="009A4DCE">
        <w:rPr>
          <w:rFonts w:ascii="Times New Roman" w:hAnsi="Times New Roman"/>
          <w:sz w:val="24"/>
          <w:szCs w:val="24"/>
        </w:rPr>
        <w:t>04 cm. Persentil 5th digunakan agar nilai perhitungan tidak terlalu jauh dengan nilai mean.</w:t>
      </w:r>
    </w:p>
    <w:p w:rsidR="00800A96" w:rsidRDefault="00800A96" w:rsidP="00E554F6">
      <w:pPr>
        <w:spacing w:after="0" w:line="240" w:lineRule="auto"/>
        <w:jc w:val="both"/>
        <w:rPr>
          <w:rFonts w:ascii="Times New Roman" w:hAnsi="Times New Roman"/>
          <w:b/>
          <w:sz w:val="24"/>
          <w:szCs w:val="24"/>
          <w:lang w:val="en-US"/>
        </w:rPr>
      </w:pPr>
    </w:p>
    <w:p w:rsidR="00E554F6" w:rsidRPr="009A4DCE" w:rsidRDefault="00AB7439" w:rsidP="00E554F6">
      <w:pPr>
        <w:spacing w:after="0" w:line="240" w:lineRule="auto"/>
        <w:jc w:val="both"/>
        <w:rPr>
          <w:rFonts w:ascii="Times New Roman" w:hAnsi="Times New Roman"/>
          <w:b/>
          <w:sz w:val="24"/>
          <w:szCs w:val="24"/>
          <w:lang w:val="en-US"/>
        </w:rPr>
      </w:pPr>
      <w:r>
        <w:rPr>
          <w:rFonts w:ascii="Times New Roman" w:hAnsi="Times New Roman"/>
          <w:b/>
          <w:sz w:val="24"/>
          <w:szCs w:val="24"/>
          <w:lang w:val="en-US"/>
        </w:rPr>
        <w:t>4.3</w:t>
      </w:r>
      <w:r>
        <w:rPr>
          <w:rFonts w:ascii="Times New Roman" w:hAnsi="Times New Roman"/>
          <w:b/>
          <w:sz w:val="24"/>
          <w:szCs w:val="24"/>
          <w:lang w:val="en-US"/>
        </w:rPr>
        <w:tab/>
      </w:r>
      <w:r w:rsidR="00E554F6" w:rsidRPr="009A4DCE">
        <w:rPr>
          <w:rFonts w:ascii="Times New Roman" w:hAnsi="Times New Roman"/>
          <w:b/>
          <w:sz w:val="24"/>
          <w:szCs w:val="24"/>
          <w:lang w:val="en-US"/>
        </w:rPr>
        <w:t>Perbandingan Rancangan Meja</w:t>
      </w:r>
    </w:p>
    <w:p w:rsidR="00E554F6" w:rsidRPr="009A4DCE" w:rsidRDefault="00E554F6" w:rsidP="00E554F6">
      <w:pPr>
        <w:spacing w:after="0" w:line="240" w:lineRule="auto"/>
        <w:jc w:val="both"/>
        <w:rPr>
          <w:rFonts w:ascii="Times New Roman" w:hAnsi="Times New Roman"/>
          <w:sz w:val="24"/>
          <w:szCs w:val="24"/>
        </w:rPr>
      </w:pPr>
      <w:r w:rsidRPr="009A4DCE">
        <w:rPr>
          <w:rFonts w:ascii="Times New Roman" w:hAnsi="Times New Roman"/>
          <w:b/>
          <w:sz w:val="24"/>
          <w:szCs w:val="24"/>
          <w:lang w:val="en-US"/>
        </w:rPr>
        <w:tab/>
      </w:r>
      <w:r w:rsidRPr="009A4DCE">
        <w:rPr>
          <w:rFonts w:ascii="Times New Roman" w:hAnsi="Times New Roman"/>
          <w:sz w:val="24"/>
          <w:szCs w:val="24"/>
        </w:rPr>
        <w:t xml:space="preserve">Analisa hasil penelitian yang dilakukan untuk perancangan meja kerja menggunakan data antropometri pekerja yang sudah diolah. </w:t>
      </w:r>
    </w:p>
    <w:p w:rsidR="00E554F6" w:rsidRPr="009A4DCE" w:rsidRDefault="00E554F6" w:rsidP="00E554F6">
      <w:pPr>
        <w:spacing w:after="0" w:line="240" w:lineRule="auto"/>
        <w:jc w:val="both"/>
        <w:rPr>
          <w:rFonts w:ascii="Times New Roman" w:hAnsi="Times New Roman"/>
          <w:sz w:val="24"/>
          <w:szCs w:val="24"/>
          <w:lang w:val="en-US"/>
        </w:rPr>
      </w:pPr>
    </w:p>
    <w:p w:rsidR="00E554F6" w:rsidRPr="009A4DCE" w:rsidRDefault="00E554F6" w:rsidP="00AB7439">
      <w:pPr>
        <w:spacing w:after="0" w:line="240" w:lineRule="auto"/>
        <w:jc w:val="both"/>
        <w:rPr>
          <w:rFonts w:ascii="Times New Roman" w:hAnsi="Times New Roman"/>
          <w:sz w:val="24"/>
          <w:szCs w:val="24"/>
          <w:lang w:val="en-US"/>
        </w:rPr>
      </w:pPr>
      <w:r w:rsidRPr="009A4DCE">
        <w:rPr>
          <w:rFonts w:ascii="Times New Roman" w:hAnsi="Times New Roman"/>
          <w:sz w:val="24"/>
          <w:szCs w:val="24"/>
          <w:lang w:val="en-US"/>
        </w:rPr>
        <w:t xml:space="preserve">Tabel </w:t>
      </w:r>
      <w:r w:rsidR="00AB7439">
        <w:rPr>
          <w:rFonts w:ascii="Times New Roman" w:hAnsi="Times New Roman"/>
          <w:sz w:val="24"/>
          <w:szCs w:val="24"/>
          <w:lang w:val="en-US"/>
        </w:rPr>
        <w:t>5</w:t>
      </w:r>
      <w:r w:rsidRPr="009A4DCE">
        <w:rPr>
          <w:rFonts w:ascii="Times New Roman" w:hAnsi="Times New Roman"/>
          <w:sz w:val="24"/>
          <w:szCs w:val="24"/>
          <w:lang w:val="en-US"/>
        </w:rPr>
        <w:t xml:space="preserve"> Perbandingan Meja </w:t>
      </w:r>
    </w:p>
    <w:p w:rsidR="00E554F6" w:rsidRPr="009A4DCE" w:rsidRDefault="00E554F6" w:rsidP="00E554F6">
      <w:pPr>
        <w:spacing w:after="480" w:line="240" w:lineRule="auto"/>
        <w:jc w:val="both"/>
        <w:rPr>
          <w:rFonts w:ascii="Times New Roman" w:hAnsi="Times New Roman"/>
          <w:sz w:val="24"/>
          <w:szCs w:val="24"/>
          <w:lang w:val="en-US"/>
        </w:rPr>
      </w:pPr>
      <w:r w:rsidRPr="009A4DCE">
        <w:rPr>
          <w:rFonts w:ascii="Times New Roman" w:hAnsi="Times New Roman"/>
          <w:noProof/>
          <w:sz w:val="24"/>
          <w:szCs w:val="24"/>
          <w:lang w:val="en-US" w:eastAsia="en-US"/>
        </w:rPr>
        <w:drawing>
          <wp:inline distT="0" distB="0" distL="0" distR="0">
            <wp:extent cx="3031452" cy="1381125"/>
            <wp:effectExtent l="19050" t="0" r="0" b="0"/>
            <wp:docPr id="5" name="Picture 5" descr="C:\Users\adinnn\Downloads\jurnal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innn\Downloads\jurnal 6.PNG"/>
                    <pic:cNvPicPr>
                      <a:picLocks noChangeAspect="1" noChangeArrowheads="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31452" cy="1381125"/>
                    </a:xfrm>
                    <a:prstGeom prst="rect">
                      <a:avLst/>
                    </a:prstGeom>
                    <a:noFill/>
                    <a:ln>
                      <a:noFill/>
                    </a:ln>
                  </pic:spPr>
                </pic:pic>
              </a:graphicData>
            </a:graphic>
          </wp:inline>
        </w:drawing>
      </w:r>
    </w:p>
    <w:p w:rsidR="00E554F6" w:rsidRPr="009A4DCE" w:rsidRDefault="00AB7439" w:rsidP="00E554F6">
      <w:pPr>
        <w:spacing w:after="0" w:line="240" w:lineRule="auto"/>
        <w:jc w:val="both"/>
        <w:rPr>
          <w:rFonts w:ascii="Times New Roman" w:hAnsi="Times New Roman"/>
          <w:b/>
          <w:i/>
          <w:sz w:val="24"/>
          <w:szCs w:val="24"/>
          <w:lang w:val="en-US"/>
        </w:rPr>
      </w:pPr>
      <w:r>
        <w:rPr>
          <w:rFonts w:ascii="Times New Roman" w:hAnsi="Times New Roman"/>
          <w:b/>
          <w:sz w:val="24"/>
          <w:szCs w:val="24"/>
          <w:lang w:val="en-US"/>
        </w:rPr>
        <w:lastRenderedPageBreak/>
        <w:t>4.4</w:t>
      </w:r>
      <w:r>
        <w:rPr>
          <w:rFonts w:ascii="Times New Roman" w:hAnsi="Times New Roman"/>
          <w:b/>
          <w:sz w:val="24"/>
          <w:szCs w:val="24"/>
          <w:lang w:val="en-US"/>
        </w:rPr>
        <w:tab/>
      </w:r>
      <w:r w:rsidR="00E554F6" w:rsidRPr="009A4DCE">
        <w:rPr>
          <w:rFonts w:ascii="Times New Roman" w:hAnsi="Times New Roman"/>
          <w:b/>
          <w:sz w:val="24"/>
          <w:szCs w:val="24"/>
          <w:lang w:val="en-US"/>
        </w:rPr>
        <w:t xml:space="preserve">Perbandingan dengan Metode </w:t>
      </w:r>
      <w:r w:rsidR="00E554F6" w:rsidRPr="009A4DCE">
        <w:rPr>
          <w:rFonts w:ascii="Times New Roman" w:hAnsi="Times New Roman"/>
          <w:b/>
          <w:i/>
          <w:sz w:val="24"/>
          <w:szCs w:val="24"/>
          <w:lang w:val="en-US"/>
        </w:rPr>
        <w:t>Low Back Pain</w:t>
      </w:r>
    </w:p>
    <w:p w:rsidR="00E554F6" w:rsidRPr="009A4DCE" w:rsidRDefault="00E554F6" w:rsidP="00AB7439">
      <w:pPr>
        <w:spacing w:after="0" w:line="240" w:lineRule="auto"/>
        <w:ind w:firstLine="720"/>
        <w:jc w:val="both"/>
        <w:rPr>
          <w:rFonts w:ascii="Times New Roman" w:hAnsi="Times New Roman"/>
          <w:sz w:val="24"/>
          <w:szCs w:val="24"/>
        </w:rPr>
      </w:pPr>
      <w:r w:rsidRPr="009A4DCE">
        <w:rPr>
          <w:rFonts w:ascii="Times New Roman" w:hAnsi="Times New Roman"/>
          <w:sz w:val="24"/>
          <w:szCs w:val="24"/>
        </w:rPr>
        <w:t xml:space="preserve">Posisi kerja pada proses pengepresan jersey secara berkelanjutan memunculkan beberapa resiko keluhan pada tubuh, salah satunya adalah keluhan pada punggung bagian bawah, oleh sebab itu peneliti melakukan perancangan yang ergonomis diharapkan dapat memperbaiki posisi kerja dan keluhan yang dirasakan pekerja. Berikut adalah perbandingan dari metode </w:t>
      </w:r>
      <w:r w:rsidRPr="009A4DCE">
        <w:rPr>
          <w:rFonts w:ascii="Times New Roman" w:hAnsi="Times New Roman"/>
          <w:i/>
          <w:sz w:val="24"/>
          <w:szCs w:val="24"/>
        </w:rPr>
        <w:t xml:space="preserve">low back pain </w:t>
      </w:r>
      <w:r w:rsidRPr="009A4DCE">
        <w:rPr>
          <w:rFonts w:ascii="Times New Roman" w:hAnsi="Times New Roman"/>
          <w:sz w:val="24"/>
          <w:szCs w:val="24"/>
        </w:rPr>
        <w:t>sesudah dan sebelum perbaikan.</w:t>
      </w:r>
    </w:p>
    <w:p w:rsidR="00E554F6" w:rsidRPr="009A4DCE" w:rsidRDefault="00E554F6" w:rsidP="00E554F6">
      <w:pPr>
        <w:spacing w:line="240" w:lineRule="auto"/>
        <w:rPr>
          <w:rFonts w:ascii="Times New Roman" w:hAnsi="Times New Roman"/>
          <w:sz w:val="24"/>
          <w:szCs w:val="24"/>
          <w:lang w:val="en-US"/>
        </w:rPr>
      </w:pPr>
      <w:r w:rsidRPr="009A4DCE">
        <w:rPr>
          <w:rFonts w:ascii="Times New Roman" w:hAnsi="Times New Roman"/>
          <w:noProof/>
          <w:sz w:val="24"/>
          <w:szCs w:val="24"/>
          <w:lang w:val="en-US" w:eastAsia="en-US"/>
        </w:rPr>
        <w:drawing>
          <wp:inline distT="0" distB="0" distL="0" distR="0">
            <wp:extent cx="2471420" cy="1482852"/>
            <wp:effectExtent l="0" t="0" r="5080" b="31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B7439" w:rsidRPr="009A4DCE" w:rsidRDefault="00AB7439" w:rsidP="00AB7439">
      <w:pPr>
        <w:spacing w:after="480" w:line="240" w:lineRule="auto"/>
        <w:jc w:val="both"/>
        <w:rPr>
          <w:rFonts w:ascii="Times New Roman" w:hAnsi="Times New Roman"/>
          <w:sz w:val="24"/>
          <w:szCs w:val="24"/>
        </w:rPr>
      </w:pPr>
      <w:r>
        <w:rPr>
          <w:rFonts w:ascii="Times New Roman" w:hAnsi="Times New Roman"/>
          <w:noProof/>
          <w:sz w:val="24"/>
          <w:szCs w:val="24"/>
          <w:lang w:val="en-US" w:eastAsia="en-US"/>
        </w:rPr>
        <w:drawing>
          <wp:anchor distT="0" distB="0" distL="114300" distR="114300" simplePos="0" relativeHeight="251683840" behindDoc="0" locked="0" layoutInCell="1" allowOverlap="1">
            <wp:simplePos x="0" y="0"/>
            <wp:positionH relativeFrom="column">
              <wp:posOffset>266065</wp:posOffset>
            </wp:positionH>
            <wp:positionV relativeFrom="paragraph">
              <wp:posOffset>568325</wp:posOffset>
            </wp:positionV>
            <wp:extent cx="2471420" cy="1933575"/>
            <wp:effectExtent l="19050" t="0" r="24130" b="0"/>
            <wp:wrapSquare wrapText="bothSides"/>
            <wp:docPr id="1"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Pr>
          <w:rFonts w:ascii="Times New Roman" w:hAnsi="Times New Roman"/>
          <w:sz w:val="24"/>
          <w:szCs w:val="24"/>
          <w:lang w:val="en-US"/>
        </w:rPr>
        <w:t xml:space="preserve">Gambar 1 </w:t>
      </w:r>
      <w:r w:rsidRPr="009A4DCE">
        <w:rPr>
          <w:rFonts w:ascii="Times New Roman" w:hAnsi="Times New Roman"/>
          <w:sz w:val="24"/>
          <w:szCs w:val="24"/>
          <w:lang w:val="en-US"/>
        </w:rPr>
        <w:t>Perbandingan Keluhan Pekerja Menggunakan metode LBP</w:t>
      </w:r>
      <w:r w:rsidRPr="009A4DCE">
        <w:rPr>
          <w:rFonts w:ascii="Times New Roman" w:hAnsi="Times New Roman"/>
          <w:sz w:val="24"/>
          <w:szCs w:val="24"/>
        </w:rPr>
        <w:t xml:space="preserve"> sebelum perbaikan</w:t>
      </w:r>
    </w:p>
    <w:p w:rsidR="00AB7439" w:rsidRDefault="00AB7439" w:rsidP="00E554F6">
      <w:pPr>
        <w:spacing w:after="0" w:line="240" w:lineRule="auto"/>
        <w:jc w:val="both"/>
        <w:rPr>
          <w:rFonts w:ascii="Times New Roman" w:hAnsi="Times New Roman"/>
          <w:b/>
          <w:sz w:val="24"/>
          <w:szCs w:val="24"/>
          <w:lang w:val="en-US"/>
        </w:rPr>
      </w:pPr>
    </w:p>
    <w:p w:rsidR="00AB7439" w:rsidRDefault="00AB7439" w:rsidP="00E554F6">
      <w:pPr>
        <w:spacing w:after="0" w:line="240" w:lineRule="auto"/>
        <w:jc w:val="both"/>
        <w:rPr>
          <w:rFonts w:ascii="Times New Roman" w:hAnsi="Times New Roman"/>
          <w:b/>
          <w:sz w:val="24"/>
          <w:szCs w:val="24"/>
          <w:lang w:val="en-US"/>
        </w:rPr>
      </w:pPr>
    </w:p>
    <w:p w:rsidR="00AB7439" w:rsidRDefault="00AB7439" w:rsidP="00E554F6">
      <w:pPr>
        <w:spacing w:after="0" w:line="240" w:lineRule="auto"/>
        <w:jc w:val="both"/>
        <w:rPr>
          <w:rFonts w:ascii="Times New Roman" w:hAnsi="Times New Roman"/>
          <w:b/>
          <w:sz w:val="24"/>
          <w:szCs w:val="24"/>
          <w:lang w:val="en-US"/>
        </w:rPr>
      </w:pPr>
    </w:p>
    <w:p w:rsidR="00AB7439" w:rsidRDefault="00AB7439" w:rsidP="00E554F6">
      <w:pPr>
        <w:spacing w:after="0" w:line="240" w:lineRule="auto"/>
        <w:jc w:val="both"/>
        <w:rPr>
          <w:rFonts w:ascii="Times New Roman" w:hAnsi="Times New Roman"/>
          <w:b/>
          <w:sz w:val="24"/>
          <w:szCs w:val="24"/>
          <w:lang w:val="en-US"/>
        </w:rPr>
      </w:pPr>
    </w:p>
    <w:p w:rsidR="00AB7439" w:rsidRDefault="00AB7439" w:rsidP="00E554F6">
      <w:pPr>
        <w:spacing w:after="0" w:line="240" w:lineRule="auto"/>
        <w:jc w:val="both"/>
        <w:rPr>
          <w:rFonts w:ascii="Times New Roman" w:hAnsi="Times New Roman"/>
          <w:b/>
          <w:sz w:val="24"/>
          <w:szCs w:val="24"/>
          <w:lang w:val="en-US"/>
        </w:rPr>
      </w:pPr>
    </w:p>
    <w:p w:rsidR="00AB7439" w:rsidRDefault="00AB7439" w:rsidP="00E554F6">
      <w:pPr>
        <w:spacing w:after="0" w:line="240" w:lineRule="auto"/>
        <w:jc w:val="both"/>
        <w:rPr>
          <w:rFonts w:ascii="Times New Roman" w:hAnsi="Times New Roman"/>
          <w:b/>
          <w:sz w:val="24"/>
          <w:szCs w:val="24"/>
          <w:lang w:val="en-US"/>
        </w:rPr>
      </w:pPr>
    </w:p>
    <w:p w:rsidR="00AB7439" w:rsidRDefault="00AB7439" w:rsidP="00E554F6">
      <w:pPr>
        <w:spacing w:after="0" w:line="240" w:lineRule="auto"/>
        <w:jc w:val="both"/>
        <w:rPr>
          <w:rFonts w:ascii="Times New Roman" w:hAnsi="Times New Roman"/>
          <w:b/>
          <w:sz w:val="24"/>
          <w:szCs w:val="24"/>
          <w:lang w:val="en-US"/>
        </w:rPr>
      </w:pPr>
    </w:p>
    <w:p w:rsidR="00AB7439" w:rsidRDefault="00AB7439" w:rsidP="00E554F6">
      <w:pPr>
        <w:spacing w:after="0" w:line="240" w:lineRule="auto"/>
        <w:jc w:val="both"/>
        <w:rPr>
          <w:rFonts w:ascii="Times New Roman" w:hAnsi="Times New Roman"/>
          <w:b/>
          <w:sz w:val="24"/>
          <w:szCs w:val="24"/>
          <w:lang w:val="en-US"/>
        </w:rPr>
      </w:pPr>
    </w:p>
    <w:p w:rsidR="00AB7439" w:rsidRDefault="00AB7439" w:rsidP="00E554F6">
      <w:pPr>
        <w:spacing w:after="0" w:line="240" w:lineRule="auto"/>
        <w:jc w:val="both"/>
        <w:rPr>
          <w:rFonts w:ascii="Times New Roman" w:hAnsi="Times New Roman"/>
          <w:b/>
          <w:sz w:val="24"/>
          <w:szCs w:val="24"/>
          <w:lang w:val="en-US"/>
        </w:rPr>
      </w:pPr>
    </w:p>
    <w:p w:rsidR="00AB7439" w:rsidRDefault="00AB7439" w:rsidP="00E554F6">
      <w:pPr>
        <w:spacing w:after="0" w:line="240" w:lineRule="auto"/>
        <w:jc w:val="both"/>
        <w:rPr>
          <w:rFonts w:ascii="Times New Roman" w:hAnsi="Times New Roman"/>
          <w:b/>
          <w:sz w:val="24"/>
          <w:szCs w:val="24"/>
          <w:lang w:val="en-US"/>
        </w:rPr>
      </w:pPr>
    </w:p>
    <w:p w:rsidR="00AB7439" w:rsidRDefault="00AB7439" w:rsidP="00E554F6">
      <w:pPr>
        <w:spacing w:after="0" w:line="240" w:lineRule="auto"/>
        <w:jc w:val="both"/>
        <w:rPr>
          <w:rFonts w:ascii="Times New Roman" w:hAnsi="Times New Roman"/>
          <w:b/>
          <w:sz w:val="24"/>
          <w:szCs w:val="24"/>
          <w:lang w:val="en-US"/>
        </w:rPr>
      </w:pPr>
    </w:p>
    <w:p w:rsidR="00AB7439" w:rsidRDefault="00AB7439" w:rsidP="00AB7439">
      <w:pPr>
        <w:spacing w:line="240" w:lineRule="auto"/>
        <w:jc w:val="center"/>
        <w:rPr>
          <w:rFonts w:ascii="Times New Roman" w:hAnsi="Times New Roman"/>
          <w:sz w:val="24"/>
          <w:szCs w:val="24"/>
          <w:lang w:val="en-US"/>
        </w:rPr>
      </w:pPr>
    </w:p>
    <w:p w:rsidR="00AB7439" w:rsidRPr="009A4DCE" w:rsidRDefault="00AB7439" w:rsidP="00AB7439">
      <w:pPr>
        <w:spacing w:line="240" w:lineRule="auto"/>
        <w:jc w:val="center"/>
        <w:rPr>
          <w:rFonts w:ascii="Times New Roman" w:hAnsi="Times New Roman"/>
          <w:sz w:val="24"/>
          <w:szCs w:val="24"/>
        </w:rPr>
      </w:pPr>
      <w:r>
        <w:rPr>
          <w:rFonts w:ascii="Times New Roman" w:hAnsi="Times New Roman"/>
          <w:sz w:val="24"/>
          <w:szCs w:val="24"/>
          <w:lang w:val="en-US"/>
        </w:rPr>
        <w:t>Gambar 2</w:t>
      </w:r>
      <w:r w:rsidRPr="009A4DCE">
        <w:rPr>
          <w:rFonts w:ascii="Times New Roman" w:hAnsi="Times New Roman"/>
          <w:sz w:val="24"/>
          <w:szCs w:val="24"/>
          <w:lang w:val="en-US"/>
        </w:rPr>
        <w:t xml:space="preserve"> Perbandingan Keluhan Pekerja Menggunakan metode LBP</w:t>
      </w:r>
      <w:r w:rsidRPr="009A4DCE">
        <w:rPr>
          <w:rFonts w:ascii="Times New Roman" w:hAnsi="Times New Roman"/>
          <w:sz w:val="24"/>
          <w:szCs w:val="24"/>
        </w:rPr>
        <w:t xml:space="preserve"> sesudah perbaikan</w:t>
      </w:r>
    </w:p>
    <w:p w:rsidR="00AB7439" w:rsidRDefault="00AB7439" w:rsidP="00E554F6">
      <w:pPr>
        <w:spacing w:after="0" w:line="240" w:lineRule="auto"/>
        <w:jc w:val="both"/>
        <w:rPr>
          <w:rFonts w:ascii="Times New Roman" w:hAnsi="Times New Roman"/>
          <w:b/>
          <w:sz w:val="24"/>
          <w:szCs w:val="24"/>
          <w:lang w:val="en-US"/>
        </w:rPr>
      </w:pPr>
    </w:p>
    <w:p w:rsidR="00E554F6" w:rsidRPr="009A4DCE" w:rsidRDefault="00E554F6" w:rsidP="00E554F6">
      <w:pPr>
        <w:spacing w:after="0" w:line="240" w:lineRule="auto"/>
        <w:jc w:val="both"/>
        <w:rPr>
          <w:rFonts w:ascii="Times New Roman" w:hAnsi="Times New Roman"/>
          <w:b/>
          <w:sz w:val="24"/>
          <w:szCs w:val="24"/>
          <w:lang w:val="de-DE"/>
        </w:rPr>
      </w:pPr>
    </w:p>
    <w:p w:rsidR="00E554F6" w:rsidRPr="00AB7439" w:rsidRDefault="00E554F6" w:rsidP="00AB7439">
      <w:pPr>
        <w:pStyle w:val="ListParagraph"/>
        <w:numPr>
          <w:ilvl w:val="1"/>
          <w:numId w:val="13"/>
        </w:numPr>
        <w:spacing w:after="0" w:line="240" w:lineRule="auto"/>
        <w:ind w:hanging="720"/>
        <w:jc w:val="both"/>
        <w:rPr>
          <w:rFonts w:ascii="Times New Roman" w:hAnsi="Times New Roman"/>
          <w:b/>
          <w:sz w:val="24"/>
          <w:szCs w:val="24"/>
          <w:lang w:val="de-DE"/>
        </w:rPr>
      </w:pPr>
      <w:r w:rsidRPr="00AB7439">
        <w:rPr>
          <w:rFonts w:ascii="Times New Roman" w:hAnsi="Times New Roman"/>
          <w:b/>
          <w:sz w:val="24"/>
          <w:szCs w:val="24"/>
          <w:lang w:val="de-DE"/>
        </w:rPr>
        <w:t xml:space="preserve">KESIMPULAN </w:t>
      </w:r>
    </w:p>
    <w:p w:rsidR="00E554F6" w:rsidRPr="00AB7439" w:rsidRDefault="00E554F6" w:rsidP="00AB7439">
      <w:pPr>
        <w:pStyle w:val="ListParagraph"/>
        <w:numPr>
          <w:ilvl w:val="1"/>
          <w:numId w:val="13"/>
        </w:numPr>
        <w:spacing w:after="0" w:line="240" w:lineRule="auto"/>
        <w:ind w:hanging="720"/>
        <w:jc w:val="both"/>
        <w:rPr>
          <w:rFonts w:ascii="Times New Roman" w:hAnsi="Times New Roman"/>
          <w:b/>
          <w:sz w:val="24"/>
          <w:szCs w:val="24"/>
          <w:lang w:val="de-DE"/>
        </w:rPr>
      </w:pPr>
      <w:r w:rsidRPr="00AB7439">
        <w:rPr>
          <w:rFonts w:ascii="Times New Roman" w:hAnsi="Times New Roman"/>
          <w:b/>
          <w:sz w:val="24"/>
          <w:szCs w:val="24"/>
          <w:lang w:val="de-DE"/>
        </w:rPr>
        <w:t>Kesimpulan</w:t>
      </w:r>
    </w:p>
    <w:p w:rsidR="00732AF6" w:rsidRPr="00732AF6" w:rsidRDefault="00732AF6" w:rsidP="00732AF6">
      <w:pPr>
        <w:pStyle w:val="ListParagraph"/>
        <w:spacing w:line="240" w:lineRule="auto"/>
        <w:ind w:left="0" w:firstLine="720"/>
        <w:jc w:val="both"/>
        <w:rPr>
          <w:rFonts w:ascii="Times New Roman" w:hAnsi="Times New Roman"/>
          <w:sz w:val="24"/>
          <w:szCs w:val="24"/>
        </w:rPr>
      </w:pPr>
      <w:r w:rsidRPr="00732AF6">
        <w:rPr>
          <w:rFonts w:ascii="Times New Roman" w:hAnsi="Times New Roman"/>
          <w:sz w:val="24"/>
          <w:szCs w:val="24"/>
        </w:rPr>
        <w:t>Dari hasil analisa data menggunakan kuesioner LBP menunjukan bahwa adanya penurunan persentase pada tingkat selalu dari hasil tingkat sebelumnya 3% menjadi 0%, untuk tingkat keluhan sering dari 27% menjadi 0%, untuk keluhan kadang-kadang dari 42% menjadi 10%, dan untuk keluhan jarang sama 23%, dan untuk keluhan tidak pernah dari 5% menjadi 67%</w:t>
      </w:r>
      <w:r w:rsidRPr="00732AF6">
        <w:rPr>
          <w:rFonts w:ascii="Times New Roman" w:hAnsi="Times New Roman"/>
          <w:sz w:val="24"/>
          <w:szCs w:val="24"/>
          <w:lang w:val="en-US"/>
        </w:rPr>
        <w:t xml:space="preserve">. </w:t>
      </w:r>
      <w:r w:rsidRPr="00732AF6">
        <w:rPr>
          <w:rFonts w:ascii="Times New Roman" w:hAnsi="Times New Roman"/>
          <w:sz w:val="24"/>
          <w:szCs w:val="24"/>
        </w:rPr>
        <w:t xml:space="preserve">Dari hasil analisa tersebut </w:t>
      </w:r>
      <w:r w:rsidRPr="00732AF6">
        <w:rPr>
          <w:rFonts w:ascii="Times New Roman" w:hAnsi="Times New Roman"/>
          <w:sz w:val="24"/>
          <w:szCs w:val="24"/>
          <w:lang w:val="en-US"/>
        </w:rPr>
        <w:t xml:space="preserve">menunjukkan </w:t>
      </w:r>
      <w:r w:rsidRPr="00732AF6">
        <w:rPr>
          <w:rFonts w:ascii="Times New Roman" w:hAnsi="Times New Roman"/>
          <w:sz w:val="24"/>
          <w:szCs w:val="24"/>
        </w:rPr>
        <w:t xml:space="preserve">bahwa menggunakan perancangan meja </w:t>
      </w:r>
      <w:r w:rsidRPr="00732AF6">
        <w:rPr>
          <w:rFonts w:ascii="Times New Roman" w:hAnsi="Times New Roman"/>
          <w:sz w:val="24"/>
          <w:szCs w:val="24"/>
          <w:lang w:val="en-US"/>
        </w:rPr>
        <w:t xml:space="preserve">bantu </w:t>
      </w:r>
      <w:r w:rsidRPr="00732AF6">
        <w:rPr>
          <w:rFonts w:ascii="Times New Roman" w:hAnsi="Times New Roman"/>
          <w:sz w:val="24"/>
          <w:szCs w:val="24"/>
        </w:rPr>
        <w:t>dengan ukuran panjang meja 50 cm, lebar 70cm, dan tinggi 80cm</w:t>
      </w:r>
      <w:r w:rsidRPr="00732AF6">
        <w:rPr>
          <w:rFonts w:ascii="Times New Roman" w:hAnsi="Times New Roman"/>
          <w:sz w:val="24"/>
          <w:szCs w:val="24"/>
          <w:lang w:val="en-US"/>
        </w:rPr>
        <w:t>, m</w:t>
      </w:r>
      <w:r w:rsidRPr="00732AF6">
        <w:rPr>
          <w:rFonts w:ascii="Times New Roman" w:hAnsi="Times New Roman"/>
          <w:sz w:val="24"/>
          <w:szCs w:val="24"/>
        </w:rPr>
        <w:t xml:space="preserve">ampu meminimalisir mengurangi resiko </w:t>
      </w:r>
      <w:r w:rsidRPr="00732AF6">
        <w:rPr>
          <w:rFonts w:ascii="Times New Roman" w:hAnsi="Times New Roman"/>
          <w:sz w:val="24"/>
          <w:szCs w:val="24"/>
          <w:lang w:val="en-US"/>
        </w:rPr>
        <w:t>LBP</w:t>
      </w:r>
      <w:r w:rsidRPr="00732AF6">
        <w:rPr>
          <w:rFonts w:ascii="Times New Roman" w:hAnsi="Times New Roman"/>
          <w:sz w:val="24"/>
          <w:szCs w:val="24"/>
        </w:rPr>
        <w:t>.</w:t>
      </w:r>
    </w:p>
    <w:p w:rsidR="00F5698A" w:rsidRPr="009A4DCE" w:rsidRDefault="00F5698A" w:rsidP="00E554F6">
      <w:pPr>
        <w:spacing w:line="240" w:lineRule="auto"/>
        <w:jc w:val="both"/>
        <w:rPr>
          <w:rFonts w:ascii="Times New Roman" w:hAnsi="Times New Roman"/>
          <w:sz w:val="24"/>
          <w:szCs w:val="24"/>
        </w:rPr>
      </w:pPr>
    </w:p>
    <w:p w:rsidR="00F5698A" w:rsidRPr="009A4DCE" w:rsidRDefault="00F5698A" w:rsidP="00F5698A">
      <w:pPr>
        <w:spacing w:line="240" w:lineRule="auto"/>
        <w:jc w:val="both"/>
        <w:rPr>
          <w:rFonts w:ascii="Times New Roman" w:hAnsi="Times New Roman"/>
          <w:sz w:val="24"/>
          <w:szCs w:val="24"/>
        </w:rPr>
      </w:pPr>
      <w:r w:rsidRPr="009A4DCE">
        <w:rPr>
          <w:rFonts w:ascii="Times New Roman" w:hAnsi="Times New Roman"/>
          <w:b/>
          <w:sz w:val="24"/>
          <w:szCs w:val="24"/>
          <w:lang w:val="de-DE"/>
        </w:rPr>
        <w:t>DAFTAR PUSTAKA</w:t>
      </w:r>
    </w:p>
    <w:p w:rsidR="00F5698A" w:rsidRPr="009A4DCE" w:rsidRDefault="00F5698A" w:rsidP="001128CA">
      <w:pPr>
        <w:autoSpaceDE w:val="0"/>
        <w:autoSpaceDN w:val="0"/>
        <w:adjustRightInd w:val="0"/>
        <w:spacing w:after="0" w:line="240" w:lineRule="auto"/>
        <w:ind w:left="709" w:hanging="709"/>
        <w:jc w:val="both"/>
        <w:rPr>
          <w:rFonts w:ascii="Times New Roman" w:hAnsi="Times New Roman"/>
          <w:bCs/>
          <w:sz w:val="24"/>
          <w:szCs w:val="24"/>
        </w:rPr>
      </w:pPr>
      <w:r w:rsidRPr="009A4DCE">
        <w:rPr>
          <w:rFonts w:ascii="Times New Roman" w:hAnsi="Times New Roman"/>
          <w:bCs/>
          <w:sz w:val="24"/>
          <w:szCs w:val="24"/>
        </w:rPr>
        <w:t xml:space="preserve">Adi. 2008. </w:t>
      </w:r>
      <w:r w:rsidRPr="009A4DCE">
        <w:rPr>
          <w:rFonts w:ascii="Times New Roman" w:hAnsi="Times New Roman"/>
          <w:bCs/>
          <w:i/>
          <w:sz w:val="24"/>
          <w:szCs w:val="24"/>
        </w:rPr>
        <w:t xml:space="preserve">Assessment Worksheet : Rapid Entire Body Assessment. Sumber : </w:t>
      </w:r>
      <w:r w:rsidRPr="009A4DCE">
        <w:rPr>
          <w:rFonts w:ascii="Times New Roman" w:hAnsi="Times New Roman"/>
          <w:bCs/>
          <w:i/>
          <w:sz w:val="24"/>
          <w:szCs w:val="24"/>
        </w:rPr>
        <w:tab/>
        <w:t>Hignett,s,McAtamney,L.,Applied Ergonomic,</w:t>
      </w:r>
      <w:r w:rsidR="009A4DCE">
        <w:rPr>
          <w:rFonts w:ascii="Times New Roman" w:hAnsi="Times New Roman"/>
          <w:bCs/>
          <w:i/>
          <w:sz w:val="24"/>
          <w:szCs w:val="24"/>
          <w:lang w:val="en-US"/>
        </w:rPr>
        <w:t xml:space="preserve"> </w:t>
      </w:r>
      <w:r w:rsidRPr="009A4DCE">
        <w:rPr>
          <w:rFonts w:ascii="Times New Roman" w:hAnsi="Times New Roman"/>
          <w:bCs/>
          <w:i/>
          <w:sz w:val="24"/>
          <w:szCs w:val="24"/>
        </w:rPr>
        <w:t xml:space="preserve">31.201-205,2000. </w:t>
      </w:r>
      <w:r w:rsidRPr="009A4DCE">
        <w:rPr>
          <w:rFonts w:ascii="Times New Roman" w:hAnsi="Times New Roman"/>
          <w:bCs/>
          <w:sz w:val="24"/>
          <w:szCs w:val="24"/>
        </w:rPr>
        <w:t xml:space="preserve">Institut </w:t>
      </w:r>
      <w:r w:rsidRPr="009A4DCE">
        <w:rPr>
          <w:rFonts w:ascii="Times New Roman" w:hAnsi="Times New Roman"/>
          <w:bCs/>
          <w:i/>
          <w:sz w:val="24"/>
          <w:szCs w:val="24"/>
        </w:rPr>
        <w:tab/>
      </w:r>
      <w:r w:rsidRPr="009A4DCE">
        <w:rPr>
          <w:rFonts w:ascii="Times New Roman" w:hAnsi="Times New Roman"/>
          <w:bCs/>
          <w:sz w:val="24"/>
          <w:szCs w:val="24"/>
        </w:rPr>
        <w:t>Teknologi</w:t>
      </w:r>
      <w:r w:rsidR="001128CA">
        <w:rPr>
          <w:rFonts w:ascii="Times New Roman" w:hAnsi="Times New Roman"/>
          <w:bCs/>
          <w:sz w:val="24"/>
          <w:szCs w:val="24"/>
          <w:lang w:val="en-US"/>
        </w:rPr>
        <w:t xml:space="preserve">  </w:t>
      </w:r>
      <w:r w:rsidRPr="009A4DCE">
        <w:rPr>
          <w:rFonts w:ascii="Times New Roman" w:hAnsi="Times New Roman"/>
          <w:bCs/>
          <w:sz w:val="24"/>
          <w:szCs w:val="24"/>
        </w:rPr>
        <w:t xml:space="preserve">Bandung : Laboratorium Perancangan Sistem Kerja dan </w:t>
      </w:r>
      <w:r w:rsidRPr="009A4DCE">
        <w:rPr>
          <w:rFonts w:ascii="Times New Roman" w:hAnsi="Times New Roman"/>
          <w:bCs/>
          <w:sz w:val="24"/>
          <w:szCs w:val="24"/>
        </w:rPr>
        <w:tab/>
        <w:t>Ergonomi.Bandung.</w:t>
      </w:r>
    </w:p>
    <w:p w:rsidR="00F5698A" w:rsidRPr="009A4DCE" w:rsidRDefault="009A4DCE" w:rsidP="00F5698A">
      <w:pPr>
        <w:autoSpaceDE w:val="0"/>
        <w:autoSpaceDN w:val="0"/>
        <w:adjustRightInd w:val="0"/>
        <w:spacing w:after="0" w:line="240" w:lineRule="auto"/>
        <w:ind w:left="709" w:hanging="709"/>
        <w:jc w:val="both"/>
        <w:rPr>
          <w:rFonts w:ascii="Times New Roman" w:hAnsi="Times New Roman"/>
          <w:bCs/>
          <w:sz w:val="24"/>
          <w:szCs w:val="24"/>
          <w:lang w:val="en-US"/>
        </w:rPr>
      </w:pPr>
      <w:r w:rsidRPr="009A4DCE">
        <w:rPr>
          <w:rFonts w:ascii="Times New Roman" w:hAnsi="Times New Roman"/>
          <w:color w:val="000000"/>
          <w:sz w:val="24"/>
          <w:szCs w:val="24"/>
        </w:rPr>
        <w:lastRenderedPageBreak/>
        <w:t xml:space="preserve">Badan Pusat Statistik. </w:t>
      </w:r>
      <w:r w:rsidRPr="009A4DCE">
        <w:rPr>
          <w:rFonts w:ascii="Times New Roman" w:hAnsi="Times New Roman"/>
          <w:i/>
          <w:iCs/>
          <w:color w:val="000000"/>
          <w:sz w:val="24"/>
          <w:szCs w:val="24"/>
        </w:rPr>
        <w:t>Berita Resmi Statistik</w:t>
      </w:r>
      <w:r w:rsidRPr="009A4DCE">
        <w:rPr>
          <w:rFonts w:ascii="Times New Roman" w:hAnsi="Times New Roman"/>
          <w:color w:val="000000"/>
          <w:sz w:val="24"/>
          <w:szCs w:val="24"/>
        </w:rPr>
        <w:t>.</w:t>
      </w:r>
      <w:r>
        <w:rPr>
          <w:rFonts w:ascii="Times New Roman" w:hAnsi="Times New Roman"/>
          <w:color w:val="000000"/>
          <w:sz w:val="24"/>
          <w:szCs w:val="24"/>
          <w:lang w:val="en-US"/>
        </w:rPr>
        <w:t xml:space="preserve"> 2</w:t>
      </w:r>
      <w:r>
        <w:rPr>
          <w:rFonts w:ascii="Times New Roman" w:hAnsi="Times New Roman"/>
          <w:color w:val="000000"/>
          <w:sz w:val="24"/>
          <w:szCs w:val="24"/>
        </w:rPr>
        <w:t>0</w:t>
      </w:r>
      <w:r>
        <w:rPr>
          <w:rFonts w:ascii="Times New Roman" w:hAnsi="Times New Roman"/>
          <w:color w:val="000000"/>
          <w:sz w:val="24"/>
          <w:szCs w:val="24"/>
          <w:lang w:val="en-US"/>
        </w:rPr>
        <w:t xml:space="preserve">21, </w:t>
      </w:r>
      <w:hyperlink r:id="rId17" w:history="1">
        <w:r w:rsidRPr="00E03ACC">
          <w:rPr>
            <w:rStyle w:val="Hyperlink"/>
            <w:rFonts w:ascii="Times New Roman" w:hAnsi="Times New Roman"/>
            <w:sz w:val="24"/>
            <w:szCs w:val="24"/>
          </w:rPr>
          <w:t>http://www.bps.go.id/brs_file/naker_07nov11.pdf</w:t>
        </w:r>
      </w:hyperlink>
      <w:r w:rsidRPr="009A4DCE">
        <w:rPr>
          <w:rFonts w:ascii="Times New Roman" w:hAnsi="Times New Roman"/>
          <w:color w:val="000000"/>
          <w:sz w:val="24"/>
          <w:szCs w:val="24"/>
        </w:rPr>
        <w:t>.</w:t>
      </w:r>
      <w:r>
        <w:rPr>
          <w:rFonts w:ascii="Times New Roman" w:hAnsi="Times New Roman"/>
          <w:color w:val="000000"/>
          <w:sz w:val="24"/>
          <w:szCs w:val="24"/>
          <w:lang w:val="en-US"/>
        </w:rPr>
        <w:t xml:space="preserve"> [Diakses online, </w:t>
      </w:r>
      <w:r>
        <w:rPr>
          <w:rFonts w:ascii="Times New Roman" w:hAnsi="Times New Roman"/>
          <w:color w:val="000000"/>
          <w:sz w:val="24"/>
          <w:szCs w:val="24"/>
          <w:lang w:val="en-US"/>
        </w:rPr>
        <w:tab/>
        <w:t>April  2021].</w:t>
      </w:r>
    </w:p>
    <w:p w:rsidR="00F5698A" w:rsidRPr="009A4DCE" w:rsidRDefault="00F5698A" w:rsidP="00F5698A">
      <w:pPr>
        <w:spacing w:after="0" w:line="240" w:lineRule="auto"/>
        <w:ind w:left="540" w:hanging="540"/>
        <w:jc w:val="both"/>
        <w:rPr>
          <w:rFonts w:ascii="Times New Roman" w:hAnsi="Times New Roman"/>
          <w:sz w:val="24"/>
          <w:szCs w:val="24"/>
        </w:rPr>
      </w:pPr>
      <w:r w:rsidRPr="009A4DCE">
        <w:rPr>
          <w:rFonts w:ascii="Times New Roman" w:hAnsi="Times New Roman"/>
          <w:sz w:val="24"/>
          <w:szCs w:val="24"/>
        </w:rPr>
        <w:t xml:space="preserve">Kurniasari, S.D. 2009. </w:t>
      </w:r>
      <w:r w:rsidRPr="009A4DCE">
        <w:rPr>
          <w:rFonts w:ascii="Times New Roman" w:hAnsi="Times New Roman"/>
          <w:i/>
          <w:sz w:val="24"/>
          <w:szCs w:val="24"/>
        </w:rPr>
        <w:t xml:space="preserve">Hubungan Antara Lama Berdiri Dengan Terjadinya Nyeri Punggung Bawah Pada Mahasiswa Farmasi. </w:t>
      </w:r>
      <w:r w:rsidRPr="009A4DCE">
        <w:rPr>
          <w:rFonts w:ascii="Times New Roman" w:hAnsi="Times New Roman"/>
          <w:sz w:val="24"/>
          <w:szCs w:val="24"/>
        </w:rPr>
        <w:t>Tesisi. Universitas Muhammadiyah Surakarta.</w:t>
      </w:r>
    </w:p>
    <w:p w:rsidR="00F5698A" w:rsidRPr="009A4DCE" w:rsidRDefault="00F5698A" w:rsidP="00F5698A">
      <w:pPr>
        <w:spacing w:after="0" w:line="240" w:lineRule="auto"/>
        <w:ind w:left="540" w:hanging="540"/>
        <w:jc w:val="both"/>
        <w:rPr>
          <w:rFonts w:ascii="Times New Roman" w:hAnsi="Times New Roman"/>
          <w:sz w:val="24"/>
          <w:szCs w:val="24"/>
        </w:rPr>
      </w:pPr>
    </w:p>
    <w:p w:rsidR="00F5698A" w:rsidRPr="009A4DCE" w:rsidRDefault="00F5698A" w:rsidP="00F5698A">
      <w:pPr>
        <w:spacing w:after="0" w:line="240" w:lineRule="auto"/>
        <w:ind w:left="540" w:hanging="540"/>
        <w:jc w:val="both"/>
        <w:rPr>
          <w:rFonts w:ascii="Times New Roman" w:hAnsi="Times New Roman"/>
          <w:sz w:val="24"/>
          <w:szCs w:val="24"/>
        </w:rPr>
      </w:pPr>
      <w:r w:rsidRPr="009A4DCE">
        <w:rPr>
          <w:rFonts w:ascii="Times New Roman" w:hAnsi="Times New Roman"/>
          <w:sz w:val="24"/>
          <w:szCs w:val="24"/>
        </w:rPr>
        <w:t xml:space="preserve">McAtamney, L.&amp;Corlett, E.N., </w:t>
      </w:r>
      <w:r w:rsidRPr="009A4DCE">
        <w:rPr>
          <w:rFonts w:ascii="Times New Roman" w:hAnsi="Times New Roman"/>
          <w:i/>
          <w:sz w:val="24"/>
          <w:szCs w:val="24"/>
        </w:rPr>
        <w:t>RULA</w:t>
      </w:r>
      <w:r w:rsidRPr="009A4DCE">
        <w:rPr>
          <w:rFonts w:ascii="Times New Roman" w:hAnsi="Times New Roman"/>
          <w:sz w:val="24"/>
          <w:szCs w:val="24"/>
        </w:rPr>
        <w:t xml:space="preserve"> : </w:t>
      </w:r>
      <w:r w:rsidRPr="009A4DCE">
        <w:rPr>
          <w:rFonts w:ascii="Times New Roman" w:hAnsi="Times New Roman"/>
          <w:i/>
          <w:sz w:val="24"/>
          <w:szCs w:val="24"/>
        </w:rPr>
        <w:t>a survey method for the investigation of work-related upper limb disorders, Applied Ergonomic</w:t>
      </w:r>
      <w:r w:rsidRPr="009A4DCE">
        <w:rPr>
          <w:rFonts w:ascii="Times New Roman" w:hAnsi="Times New Roman"/>
          <w:sz w:val="24"/>
          <w:szCs w:val="24"/>
        </w:rPr>
        <w:t>, 24, 91-99 university of nottingham, England, 1993.</w:t>
      </w:r>
    </w:p>
    <w:p w:rsidR="00DF1F04" w:rsidRPr="00165C50" w:rsidRDefault="00DF1F04" w:rsidP="00F5698A">
      <w:pPr>
        <w:spacing w:after="0" w:line="240" w:lineRule="auto"/>
        <w:ind w:left="540" w:hanging="540"/>
        <w:jc w:val="both"/>
        <w:rPr>
          <w:rFonts w:ascii="Times New Roman" w:hAnsi="Times New Roman"/>
          <w:sz w:val="24"/>
          <w:szCs w:val="24"/>
          <w:lang w:val="en-US"/>
        </w:rPr>
      </w:pPr>
      <w:r w:rsidRPr="00165C50">
        <w:rPr>
          <w:rFonts w:ascii="Times New Roman" w:hAnsi="Times New Roman"/>
          <w:bCs/>
          <w:color w:val="000000"/>
          <w:sz w:val="24"/>
          <w:szCs w:val="24"/>
        </w:rPr>
        <w:t>Nurkertamanda</w:t>
      </w:r>
      <w:r w:rsidRPr="00165C50">
        <w:rPr>
          <w:rFonts w:ascii="Times New Roman" w:hAnsi="Times New Roman"/>
          <w:sz w:val="24"/>
          <w:szCs w:val="24"/>
          <w:lang w:val="en-US"/>
        </w:rPr>
        <w:t xml:space="preserve">, D., </w:t>
      </w:r>
      <w:r w:rsidRPr="00165C50">
        <w:rPr>
          <w:rFonts w:ascii="Times New Roman" w:hAnsi="Times New Roman"/>
          <w:bCs/>
          <w:color w:val="000000"/>
          <w:sz w:val="24"/>
          <w:szCs w:val="24"/>
        </w:rPr>
        <w:t>Adiputra</w:t>
      </w:r>
      <w:r w:rsidRPr="00165C50">
        <w:rPr>
          <w:rFonts w:ascii="Times New Roman" w:hAnsi="Times New Roman"/>
          <w:bCs/>
          <w:color w:val="000000"/>
          <w:sz w:val="24"/>
          <w:szCs w:val="24"/>
          <w:lang w:val="en-US"/>
        </w:rPr>
        <w:t xml:space="preserve">, I.N., </w:t>
      </w:r>
      <w:r w:rsidRPr="00165C50">
        <w:rPr>
          <w:rFonts w:ascii="Times New Roman" w:hAnsi="Times New Roman"/>
          <w:bCs/>
          <w:color w:val="000000"/>
          <w:sz w:val="24"/>
          <w:szCs w:val="24"/>
        </w:rPr>
        <w:t>Tirtayasa</w:t>
      </w:r>
      <w:r w:rsidRPr="00165C50">
        <w:rPr>
          <w:rFonts w:ascii="Times New Roman" w:hAnsi="Times New Roman"/>
          <w:bCs/>
          <w:color w:val="000000"/>
          <w:sz w:val="24"/>
          <w:szCs w:val="24"/>
          <w:lang w:val="en-US"/>
        </w:rPr>
        <w:t xml:space="preserve">, K., </w:t>
      </w:r>
      <w:r w:rsidRPr="00165C50">
        <w:rPr>
          <w:rFonts w:ascii="Times New Roman" w:hAnsi="Times New Roman"/>
          <w:bCs/>
          <w:color w:val="000000"/>
          <w:sz w:val="24"/>
          <w:szCs w:val="24"/>
        </w:rPr>
        <w:t>Adiatmika</w:t>
      </w:r>
      <w:r w:rsidRPr="00165C50">
        <w:rPr>
          <w:rFonts w:ascii="Times New Roman" w:hAnsi="Times New Roman"/>
          <w:bCs/>
          <w:color w:val="000000"/>
          <w:sz w:val="24"/>
          <w:szCs w:val="24"/>
          <w:lang w:val="en-US"/>
        </w:rPr>
        <w:t>, I.P</w:t>
      </w:r>
      <w:r w:rsidR="00165C50" w:rsidRPr="00165C50">
        <w:rPr>
          <w:rFonts w:ascii="Times New Roman" w:hAnsi="Times New Roman"/>
          <w:bCs/>
          <w:color w:val="000000"/>
          <w:sz w:val="24"/>
          <w:szCs w:val="24"/>
          <w:lang w:val="en-US"/>
        </w:rPr>
        <w:t>.</w:t>
      </w:r>
      <w:r w:rsidRPr="00165C50">
        <w:rPr>
          <w:rFonts w:ascii="Times New Roman" w:hAnsi="Times New Roman"/>
          <w:bCs/>
          <w:color w:val="000000"/>
          <w:sz w:val="24"/>
          <w:szCs w:val="24"/>
          <w:lang w:val="en-US"/>
        </w:rPr>
        <w:t>G</w:t>
      </w:r>
      <w:r w:rsidR="00165C50" w:rsidRPr="00165C50">
        <w:rPr>
          <w:rFonts w:ascii="Times New Roman" w:hAnsi="Times New Roman"/>
          <w:bCs/>
          <w:color w:val="000000"/>
          <w:sz w:val="24"/>
          <w:szCs w:val="24"/>
          <w:lang w:val="en-US"/>
        </w:rPr>
        <w:t>.</w:t>
      </w:r>
      <w:r w:rsidRPr="00165C50">
        <w:rPr>
          <w:rFonts w:ascii="Times New Roman" w:hAnsi="Times New Roman"/>
          <w:bCs/>
          <w:color w:val="000000"/>
          <w:sz w:val="24"/>
          <w:szCs w:val="24"/>
          <w:lang w:val="en-US"/>
        </w:rPr>
        <w:t xml:space="preserve">, </w:t>
      </w:r>
      <w:r w:rsidR="00165C50" w:rsidRPr="00165C50">
        <w:rPr>
          <w:rFonts w:ascii="Times New Roman" w:hAnsi="Times New Roman"/>
          <w:bCs/>
          <w:color w:val="000000"/>
          <w:sz w:val="24"/>
          <w:szCs w:val="24"/>
          <w:lang w:val="en-US"/>
        </w:rPr>
        <w:t xml:space="preserve">2017. Postur Kerja Dan Risiko Low Back Pain Pada Pekerja Pasiran. </w:t>
      </w:r>
      <w:r w:rsidR="00165C50" w:rsidRPr="00165C50">
        <w:rPr>
          <w:rFonts w:ascii="Times New Roman" w:hAnsi="Times New Roman"/>
          <w:bCs/>
          <w:i/>
          <w:color w:val="000000"/>
          <w:sz w:val="24"/>
          <w:szCs w:val="24"/>
        </w:rPr>
        <w:t>J@ti Undip: Jurnal Teknik Industri</w:t>
      </w:r>
      <w:r w:rsidR="00165C50" w:rsidRPr="00165C50">
        <w:rPr>
          <w:rFonts w:ascii="Times New Roman" w:hAnsi="Times New Roman"/>
          <w:bCs/>
          <w:color w:val="000000"/>
          <w:sz w:val="24"/>
          <w:szCs w:val="24"/>
        </w:rPr>
        <w:t xml:space="preserve">, </w:t>
      </w:r>
      <w:r w:rsidR="00165C50" w:rsidRPr="00165C50">
        <w:rPr>
          <w:rFonts w:ascii="Times New Roman" w:hAnsi="Times New Roman"/>
          <w:color w:val="000000"/>
          <w:sz w:val="24"/>
          <w:szCs w:val="24"/>
        </w:rPr>
        <w:t>Vol. 12, No. 3, September 2017</w:t>
      </w:r>
      <w:r w:rsidR="00165C50" w:rsidRPr="00165C50">
        <w:rPr>
          <w:rFonts w:ascii="Times New Roman" w:hAnsi="Times New Roman"/>
          <w:color w:val="000000"/>
          <w:sz w:val="24"/>
          <w:szCs w:val="24"/>
          <w:lang w:val="en-US"/>
        </w:rPr>
        <w:t>, pp. 149-154.</w:t>
      </w:r>
    </w:p>
    <w:p w:rsidR="00F5698A" w:rsidRPr="009A4DCE" w:rsidRDefault="00F5698A" w:rsidP="00F5698A">
      <w:pPr>
        <w:spacing w:after="0" w:line="240" w:lineRule="auto"/>
        <w:ind w:left="540" w:hanging="540"/>
        <w:jc w:val="both"/>
        <w:rPr>
          <w:rFonts w:ascii="Times New Roman" w:hAnsi="Times New Roman"/>
          <w:sz w:val="24"/>
          <w:szCs w:val="24"/>
        </w:rPr>
      </w:pPr>
      <w:r w:rsidRPr="009A4DCE">
        <w:rPr>
          <w:rFonts w:ascii="Times New Roman" w:hAnsi="Times New Roman"/>
          <w:sz w:val="24"/>
          <w:szCs w:val="24"/>
        </w:rPr>
        <w:t xml:space="preserve">Nurrahman, M.R. 2016. </w:t>
      </w:r>
      <w:r w:rsidRPr="009A4DCE">
        <w:rPr>
          <w:rFonts w:ascii="Times New Roman" w:hAnsi="Times New Roman"/>
          <w:i/>
          <w:sz w:val="24"/>
          <w:szCs w:val="24"/>
        </w:rPr>
        <w:t>Hubungan Masa Kerja dan Sikap Kerja Terhadap Kejadian Low Back Pain Pada Penenun Di Kampung BNI Kab.Wajo.</w:t>
      </w:r>
      <w:r w:rsidRPr="009A4DCE">
        <w:rPr>
          <w:rFonts w:ascii="Times New Roman" w:hAnsi="Times New Roman"/>
          <w:sz w:val="24"/>
          <w:szCs w:val="24"/>
        </w:rPr>
        <w:t>Tesis Universitas Hasanuddin.</w:t>
      </w:r>
    </w:p>
    <w:p w:rsidR="00F5698A" w:rsidRPr="009A4DCE" w:rsidRDefault="00F5698A" w:rsidP="00F5698A">
      <w:pPr>
        <w:shd w:val="clear" w:color="auto" w:fill="FFFFFF" w:themeFill="background1"/>
        <w:spacing w:after="0" w:line="240" w:lineRule="auto"/>
        <w:ind w:left="540" w:hanging="540"/>
        <w:jc w:val="both"/>
        <w:rPr>
          <w:rFonts w:ascii="Times New Roman" w:hAnsi="Times New Roman"/>
          <w:sz w:val="24"/>
          <w:szCs w:val="24"/>
        </w:rPr>
      </w:pPr>
      <w:r w:rsidRPr="009A4DCE">
        <w:rPr>
          <w:rFonts w:ascii="Times New Roman" w:hAnsi="Times New Roman"/>
          <w:sz w:val="24"/>
          <w:szCs w:val="24"/>
        </w:rPr>
        <w:t xml:space="preserve">Purnomo, H. 2004. </w:t>
      </w:r>
      <w:r w:rsidRPr="009A4DCE">
        <w:rPr>
          <w:rFonts w:ascii="Times New Roman" w:hAnsi="Times New Roman"/>
          <w:i/>
          <w:sz w:val="24"/>
          <w:szCs w:val="24"/>
        </w:rPr>
        <w:t xml:space="preserve">Pengantar Teknik Industri. </w:t>
      </w:r>
      <w:r w:rsidRPr="009A4DCE">
        <w:rPr>
          <w:rFonts w:ascii="Times New Roman" w:hAnsi="Times New Roman"/>
          <w:sz w:val="24"/>
          <w:szCs w:val="24"/>
        </w:rPr>
        <w:t xml:space="preserve">Edisi Kedua. Graha Ilmu. </w:t>
      </w:r>
      <w:r w:rsidRPr="009A4DCE">
        <w:rPr>
          <w:rFonts w:ascii="Times New Roman" w:hAnsi="Times New Roman"/>
          <w:sz w:val="24"/>
          <w:szCs w:val="24"/>
        </w:rPr>
        <w:tab/>
        <w:t>Yogyakarta.</w:t>
      </w:r>
    </w:p>
    <w:p w:rsidR="00F5698A" w:rsidRPr="009A4DCE" w:rsidRDefault="00F5698A" w:rsidP="00F5698A">
      <w:pPr>
        <w:shd w:val="clear" w:color="auto" w:fill="FFFFFF" w:themeFill="background1"/>
        <w:spacing w:after="0" w:line="240" w:lineRule="auto"/>
        <w:ind w:left="540" w:hanging="540"/>
        <w:jc w:val="both"/>
        <w:rPr>
          <w:rFonts w:ascii="Times New Roman" w:hAnsi="Times New Roman"/>
          <w:sz w:val="24"/>
          <w:szCs w:val="24"/>
        </w:rPr>
      </w:pPr>
      <w:r w:rsidRPr="009A4DCE">
        <w:rPr>
          <w:rFonts w:ascii="Times New Roman" w:hAnsi="Times New Roman"/>
          <w:sz w:val="24"/>
          <w:szCs w:val="24"/>
        </w:rPr>
        <w:t>Purnomo, H. 2013. Antropometri Dan aplikasinya. Edisi Pertama. Graha Ilmu.</w:t>
      </w:r>
      <w:r w:rsidR="001128CA">
        <w:rPr>
          <w:rFonts w:ascii="Times New Roman" w:hAnsi="Times New Roman"/>
          <w:sz w:val="24"/>
          <w:szCs w:val="24"/>
          <w:lang w:val="en-US"/>
        </w:rPr>
        <w:t xml:space="preserve"> </w:t>
      </w:r>
      <w:r w:rsidRPr="009A4DCE">
        <w:rPr>
          <w:rFonts w:ascii="Times New Roman" w:hAnsi="Times New Roman"/>
          <w:sz w:val="24"/>
          <w:szCs w:val="24"/>
        </w:rPr>
        <w:tab/>
        <w:t>Yogyakarta.</w:t>
      </w:r>
    </w:p>
    <w:p w:rsidR="00F5698A" w:rsidRPr="009A4DCE" w:rsidRDefault="00F5698A" w:rsidP="00F5698A">
      <w:pPr>
        <w:spacing w:after="0" w:line="240" w:lineRule="auto"/>
        <w:jc w:val="both"/>
        <w:rPr>
          <w:rFonts w:ascii="Times New Roman" w:hAnsi="Times New Roman"/>
          <w:i/>
          <w:sz w:val="24"/>
          <w:szCs w:val="24"/>
        </w:rPr>
      </w:pPr>
      <w:r w:rsidRPr="009A4DCE">
        <w:rPr>
          <w:rFonts w:ascii="Times New Roman" w:hAnsi="Times New Roman"/>
          <w:sz w:val="24"/>
          <w:szCs w:val="24"/>
        </w:rPr>
        <w:t xml:space="preserve">Tarwaka. 2014. </w:t>
      </w:r>
      <w:r w:rsidRPr="009A4DCE">
        <w:rPr>
          <w:rFonts w:ascii="Times New Roman" w:hAnsi="Times New Roman"/>
          <w:i/>
          <w:sz w:val="24"/>
          <w:szCs w:val="24"/>
        </w:rPr>
        <w:t xml:space="preserve">Ergonomi Industri : Dasar dasar pengetahuan dan aplikasi di </w:t>
      </w:r>
    </w:p>
    <w:p w:rsidR="00F5698A" w:rsidRPr="009A4DCE" w:rsidRDefault="00F5698A" w:rsidP="00F5698A">
      <w:pPr>
        <w:spacing w:after="0" w:line="240" w:lineRule="auto"/>
        <w:ind w:left="539" w:hanging="539"/>
        <w:jc w:val="both"/>
        <w:rPr>
          <w:rFonts w:ascii="Times New Roman" w:hAnsi="Times New Roman"/>
          <w:sz w:val="24"/>
          <w:szCs w:val="24"/>
        </w:rPr>
      </w:pPr>
      <w:r w:rsidRPr="009A4DCE">
        <w:rPr>
          <w:rFonts w:ascii="Times New Roman" w:hAnsi="Times New Roman"/>
          <w:i/>
          <w:sz w:val="24"/>
          <w:szCs w:val="24"/>
        </w:rPr>
        <w:tab/>
        <w:t>tempat kerja</w:t>
      </w:r>
      <w:r w:rsidRPr="009A4DCE">
        <w:rPr>
          <w:rFonts w:ascii="Times New Roman" w:hAnsi="Times New Roman"/>
          <w:sz w:val="24"/>
          <w:szCs w:val="24"/>
        </w:rPr>
        <w:t>, Harapan press.Solo.</w:t>
      </w:r>
    </w:p>
    <w:p w:rsidR="00F5698A" w:rsidRPr="009A4DCE" w:rsidRDefault="00F5698A" w:rsidP="00F5698A">
      <w:pPr>
        <w:tabs>
          <w:tab w:val="left" w:pos="3248"/>
        </w:tabs>
        <w:spacing w:after="0" w:line="240" w:lineRule="auto"/>
        <w:ind w:left="540" w:hanging="540"/>
        <w:jc w:val="both"/>
        <w:rPr>
          <w:rFonts w:ascii="Times New Roman" w:hAnsi="Times New Roman"/>
          <w:sz w:val="24"/>
          <w:szCs w:val="24"/>
        </w:rPr>
      </w:pPr>
      <w:r w:rsidRPr="009A4DCE">
        <w:rPr>
          <w:rFonts w:ascii="Times New Roman" w:hAnsi="Times New Roman"/>
          <w:sz w:val="24"/>
          <w:szCs w:val="24"/>
        </w:rPr>
        <w:t xml:space="preserve">Wignjosoebroto, S. 2006. </w:t>
      </w:r>
      <w:r w:rsidRPr="009A4DCE">
        <w:rPr>
          <w:rFonts w:ascii="Times New Roman" w:hAnsi="Times New Roman"/>
          <w:i/>
          <w:sz w:val="24"/>
          <w:szCs w:val="24"/>
        </w:rPr>
        <w:t xml:space="preserve">Ergonomi Studi Gerak dan Waktu.. </w:t>
      </w:r>
      <w:r w:rsidRPr="009A4DCE">
        <w:rPr>
          <w:rFonts w:ascii="Times New Roman" w:hAnsi="Times New Roman"/>
          <w:sz w:val="24"/>
          <w:szCs w:val="24"/>
        </w:rPr>
        <w:t>Guna Widya. Surabaya</w:t>
      </w:r>
    </w:p>
    <w:p w:rsidR="00F5698A" w:rsidRPr="009A4DCE" w:rsidRDefault="00162B64" w:rsidP="00F5698A">
      <w:pPr>
        <w:spacing w:after="0" w:line="240" w:lineRule="auto"/>
        <w:ind w:left="540" w:hanging="540"/>
        <w:jc w:val="both"/>
        <w:rPr>
          <w:rFonts w:ascii="Times New Roman" w:hAnsi="Times New Roman"/>
          <w:sz w:val="24"/>
          <w:szCs w:val="24"/>
        </w:rPr>
      </w:pPr>
      <w:r>
        <w:rPr>
          <w:rFonts w:ascii="Times New Roman" w:hAnsi="Times New Roman"/>
          <w:sz w:val="24"/>
          <w:szCs w:val="24"/>
        </w:rPr>
        <w:t xml:space="preserve">Yanto </w:t>
      </w:r>
      <w:r>
        <w:rPr>
          <w:rFonts w:ascii="Times New Roman" w:hAnsi="Times New Roman"/>
          <w:sz w:val="24"/>
          <w:szCs w:val="24"/>
          <w:lang w:val="en-US"/>
        </w:rPr>
        <w:t>dan</w:t>
      </w:r>
      <w:r w:rsidR="00F5698A" w:rsidRPr="009A4DCE">
        <w:rPr>
          <w:rFonts w:ascii="Times New Roman" w:hAnsi="Times New Roman"/>
          <w:sz w:val="24"/>
          <w:szCs w:val="24"/>
        </w:rPr>
        <w:t xml:space="preserve"> Ngaliman, B. 2017. </w:t>
      </w:r>
      <w:r w:rsidR="00F5698A" w:rsidRPr="009A4DCE">
        <w:rPr>
          <w:rFonts w:ascii="Times New Roman" w:hAnsi="Times New Roman"/>
          <w:i/>
          <w:sz w:val="24"/>
          <w:szCs w:val="24"/>
        </w:rPr>
        <w:t xml:space="preserve">Ergonomi Dasar-dasar Studi Waktu Dan Gerakan untuk Analisis dan Perbaikan Sistem Kerja. </w:t>
      </w:r>
      <w:r w:rsidR="00F5698A" w:rsidRPr="009A4DCE">
        <w:rPr>
          <w:rFonts w:ascii="Times New Roman" w:hAnsi="Times New Roman"/>
          <w:sz w:val="24"/>
          <w:szCs w:val="24"/>
        </w:rPr>
        <w:t>Andi. Jakarta.</w:t>
      </w:r>
    </w:p>
    <w:p w:rsidR="00F5698A" w:rsidRPr="009A4DCE" w:rsidRDefault="00F5698A" w:rsidP="00E554F6">
      <w:pPr>
        <w:spacing w:line="240" w:lineRule="auto"/>
        <w:jc w:val="both"/>
        <w:rPr>
          <w:rFonts w:ascii="Times New Roman" w:hAnsi="Times New Roman"/>
          <w:b/>
          <w:sz w:val="24"/>
          <w:szCs w:val="24"/>
        </w:rPr>
        <w:sectPr w:rsidR="00F5698A" w:rsidRPr="009A4DCE" w:rsidSect="009A4DCE">
          <w:footerReference w:type="default" r:id="rId18"/>
          <w:type w:val="continuous"/>
          <w:pgSz w:w="11907" w:h="16840" w:code="9"/>
          <w:pgMar w:top="1440" w:right="1411" w:bottom="1440" w:left="1411" w:header="720" w:footer="720" w:gutter="0"/>
          <w:paperSrc w:other="7"/>
          <w:pgNumType w:start="1"/>
          <w:cols w:space="720"/>
          <w:docGrid w:linePitch="360"/>
        </w:sectPr>
      </w:pPr>
      <w:bookmarkStart w:id="0" w:name="_GoBack"/>
      <w:bookmarkEnd w:id="0"/>
    </w:p>
    <w:p w:rsidR="00DE0FE0" w:rsidRPr="009A4DCE" w:rsidRDefault="00DE0FE0" w:rsidP="00EA05A3">
      <w:pPr>
        <w:spacing w:after="0" w:line="240" w:lineRule="auto"/>
        <w:jc w:val="both"/>
        <w:rPr>
          <w:rFonts w:ascii="Times New Roman" w:hAnsi="Times New Roman"/>
          <w:sz w:val="24"/>
          <w:szCs w:val="24"/>
        </w:rPr>
        <w:sectPr w:rsidR="00DE0FE0" w:rsidRPr="009A4DCE" w:rsidSect="002861E4">
          <w:footerReference w:type="default" r:id="rId19"/>
          <w:footerReference w:type="first" r:id="rId20"/>
          <w:pgSz w:w="11907" w:h="16840" w:code="9"/>
          <w:pgMar w:top="1701" w:right="1701" w:bottom="1701" w:left="1701" w:header="720" w:footer="720" w:gutter="0"/>
          <w:paperSrc w:other="257"/>
          <w:pgNumType w:start="5"/>
          <w:cols w:num="2" w:space="720"/>
          <w:titlePg/>
          <w:docGrid w:linePitch="360"/>
        </w:sectPr>
      </w:pPr>
    </w:p>
    <w:p w:rsidR="00C43812" w:rsidRPr="009A4DCE" w:rsidRDefault="00C43812" w:rsidP="00EA05A3">
      <w:pPr>
        <w:spacing w:after="0" w:line="240" w:lineRule="auto"/>
        <w:jc w:val="both"/>
        <w:rPr>
          <w:rFonts w:ascii="Times New Roman" w:hAnsi="Times New Roman"/>
          <w:sz w:val="24"/>
          <w:szCs w:val="24"/>
        </w:rPr>
      </w:pPr>
    </w:p>
    <w:sectPr w:rsidR="00C43812" w:rsidRPr="009A4DCE" w:rsidSect="00DE0FE0">
      <w:type w:val="continuous"/>
      <w:pgSz w:w="11907" w:h="16840" w:code="9"/>
      <w:pgMar w:top="1701" w:right="1701" w:bottom="1701" w:left="1701" w:header="720" w:footer="720" w:gutter="0"/>
      <w:paperSrc w:other="257"/>
      <w:pgNumType w:start="5"/>
      <w:cols w:num="2"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32EC3" w:rsidRDefault="00832EC3" w:rsidP="003E24D5">
      <w:pPr>
        <w:spacing w:after="0" w:line="240" w:lineRule="auto"/>
      </w:pPr>
      <w:r>
        <w:separator/>
      </w:r>
    </w:p>
  </w:endnote>
  <w:endnote w:type="continuationSeparator" w:id="1">
    <w:p w:rsidR="00832EC3" w:rsidRDefault="00832EC3" w:rsidP="003E24D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ItalicMT">
    <w:altName w:val="Times New Roman"/>
    <w:panose1 w:val="00000000000000000000"/>
    <w:charset w:val="00"/>
    <w:family w:val="roman"/>
    <w:notTrueType/>
    <w:pitch w:val="default"/>
    <w:sig w:usb0="00000000" w:usb1="00000000" w:usb2="00000000" w:usb3="00000000" w:csb0="00000000" w:csb1="00000000"/>
  </w:font>
  <w:font w:name="Dotum">
    <w:altName w:val="돋움"/>
    <w:panose1 w:val="020B0600000101010101"/>
    <w:charset w:val="81"/>
    <w:family w:val="swiss"/>
    <w:pitch w:val="variable"/>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33411874"/>
      <w:docPartObj>
        <w:docPartGallery w:val="Page Numbers (Bottom of Page)"/>
        <w:docPartUnique/>
      </w:docPartObj>
    </w:sdtPr>
    <w:sdtEndPr>
      <w:rPr>
        <w:noProof/>
      </w:rPr>
    </w:sdtEndPr>
    <w:sdtContent>
      <w:p w:rsidR="00DF1F04" w:rsidRDefault="00DF1F04" w:rsidP="003D5AF5">
        <w:pPr>
          <w:pStyle w:val="Footer"/>
          <w:jc w:val="center"/>
        </w:pPr>
        <w:r>
          <w:t>1</w:t>
        </w:r>
      </w:p>
    </w:sdtContent>
  </w:sdt>
  <w:p w:rsidR="00DF1F04" w:rsidRDefault="00DF1F0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5153942"/>
      <w:docPartObj>
        <w:docPartGallery w:val="Page Numbers (Bottom of Page)"/>
        <w:docPartUnique/>
      </w:docPartObj>
    </w:sdtPr>
    <w:sdtEndPr>
      <w:rPr>
        <w:noProof/>
      </w:rPr>
    </w:sdtEndPr>
    <w:sdtContent>
      <w:p w:rsidR="00DF1F04" w:rsidRDefault="00DF1F04">
        <w:pPr>
          <w:pStyle w:val="Footer"/>
          <w:jc w:val="center"/>
        </w:pPr>
        <w:fldSimple w:instr=" PAGE   \* MERGEFORMAT ">
          <w:r w:rsidR="001128CA">
            <w:rPr>
              <w:noProof/>
            </w:rPr>
            <w:t>7</w:t>
          </w:r>
        </w:fldSimple>
      </w:p>
    </w:sdtContent>
  </w:sdt>
  <w:p w:rsidR="00DF1F04" w:rsidRDefault="00DF1F0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0585390"/>
      <w:docPartObj>
        <w:docPartGallery w:val="Page Numbers (Bottom of Page)"/>
        <w:docPartUnique/>
      </w:docPartObj>
    </w:sdtPr>
    <w:sdtEndPr>
      <w:rPr>
        <w:noProof/>
      </w:rPr>
    </w:sdtEndPr>
    <w:sdtContent>
      <w:p w:rsidR="00DF1F04" w:rsidRDefault="00DF1F04" w:rsidP="002861E4">
        <w:pPr>
          <w:pStyle w:val="Footer"/>
          <w:jc w:val="center"/>
        </w:pPr>
        <w:r>
          <w:t>7</w:t>
        </w:r>
      </w:p>
    </w:sdtContent>
  </w:sdt>
  <w:p w:rsidR="00DF1F04" w:rsidRDefault="00DF1F04">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40377145"/>
      <w:docPartObj>
        <w:docPartGallery w:val="Page Numbers (Bottom of Page)"/>
        <w:docPartUnique/>
      </w:docPartObj>
    </w:sdtPr>
    <w:sdtEndPr>
      <w:rPr>
        <w:noProof/>
      </w:rPr>
    </w:sdtEndPr>
    <w:sdtContent>
      <w:p w:rsidR="00DF1F04" w:rsidRDefault="00DF1F04" w:rsidP="002861E4">
        <w:pPr>
          <w:pStyle w:val="Footer"/>
          <w:jc w:val="center"/>
        </w:pPr>
        <w:r>
          <w:t>5</w:t>
        </w:r>
      </w:p>
    </w:sdtContent>
  </w:sdt>
  <w:p w:rsidR="00DF1F04" w:rsidRDefault="00DF1F0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32EC3" w:rsidRDefault="00832EC3" w:rsidP="003E24D5">
      <w:pPr>
        <w:spacing w:after="0" w:line="240" w:lineRule="auto"/>
      </w:pPr>
      <w:r>
        <w:separator/>
      </w:r>
    </w:p>
  </w:footnote>
  <w:footnote w:type="continuationSeparator" w:id="1">
    <w:p w:rsidR="00832EC3" w:rsidRDefault="00832EC3" w:rsidP="003E24D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332" w:hanging="720"/>
      </w:pPr>
    </w:lvl>
    <w:lvl w:ilvl="4">
      <w:start w:val="1"/>
      <w:numFmt w:val="decimal"/>
      <w:lvlText w:val="(%5)"/>
      <w:legacy w:legacy="1" w:legacySpace="0" w:legacyIndent="720"/>
      <w:lvlJc w:val="left"/>
      <w:pPr>
        <w:ind w:left="2052" w:hanging="720"/>
      </w:pPr>
    </w:lvl>
    <w:lvl w:ilvl="5">
      <w:start w:val="1"/>
      <w:numFmt w:val="lowerLetter"/>
      <w:lvlText w:val="(%6)"/>
      <w:legacy w:legacy="1" w:legacySpace="0" w:legacyIndent="720"/>
      <w:lvlJc w:val="left"/>
      <w:pPr>
        <w:ind w:left="2772" w:hanging="720"/>
      </w:pPr>
    </w:lvl>
    <w:lvl w:ilvl="6">
      <w:start w:val="1"/>
      <w:numFmt w:val="lowerRoman"/>
      <w:lvlText w:val="(%7)"/>
      <w:legacy w:legacy="1" w:legacySpace="0" w:legacyIndent="720"/>
      <w:lvlJc w:val="left"/>
      <w:pPr>
        <w:ind w:left="3492" w:hanging="720"/>
      </w:pPr>
    </w:lvl>
    <w:lvl w:ilvl="7">
      <w:start w:val="1"/>
      <w:numFmt w:val="lowerLetter"/>
      <w:lvlText w:val="(%8)"/>
      <w:legacy w:legacy="1" w:legacySpace="0" w:legacyIndent="720"/>
      <w:lvlJc w:val="left"/>
      <w:pPr>
        <w:ind w:left="4212" w:hanging="720"/>
      </w:pPr>
    </w:lvl>
    <w:lvl w:ilvl="8">
      <w:start w:val="1"/>
      <w:numFmt w:val="lowerRoman"/>
      <w:lvlText w:val="(%9)"/>
      <w:legacy w:legacy="1" w:legacySpace="0" w:legacyIndent="720"/>
      <w:lvlJc w:val="left"/>
      <w:pPr>
        <w:ind w:left="4932" w:hanging="720"/>
      </w:pPr>
    </w:lvl>
  </w:abstractNum>
  <w:abstractNum w:abstractNumId="1">
    <w:nsid w:val="06092E65"/>
    <w:multiLevelType w:val="hybridMultilevel"/>
    <w:tmpl w:val="AB349DF6"/>
    <w:lvl w:ilvl="0" w:tplc="4E826A30">
      <w:start w:val="1"/>
      <w:numFmt w:val="decimal"/>
      <w:lvlText w:val="%1."/>
      <w:lvlJc w:val="left"/>
      <w:pPr>
        <w:ind w:left="360" w:hanging="360"/>
      </w:pPr>
      <w:rPr>
        <w:rFonts w:hint="default"/>
        <w:b/>
        <w:sz w:val="22"/>
        <w:szCs w:val="22"/>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nsid w:val="07D51A49"/>
    <w:multiLevelType w:val="hybridMultilevel"/>
    <w:tmpl w:val="221853F8"/>
    <w:lvl w:ilvl="0" w:tplc="078E274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7DD69C9"/>
    <w:multiLevelType w:val="hybridMultilevel"/>
    <w:tmpl w:val="AC8022E4"/>
    <w:lvl w:ilvl="0" w:tplc="322288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0233434"/>
    <w:multiLevelType w:val="hybridMultilevel"/>
    <w:tmpl w:val="C3705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50790D"/>
    <w:multiLevelType w:val="hybridMultilevel"/>
    <w:tmpl w:val="88D03F1A"/>
    <w:lvl w:ilvl="0" w:tplc="1BF268D8">
      <w:start w:val="1"/>
      <w:numFmt w:val="decimal"/>
      <w:lvlText w:val="%1."/>
      <w:lvlJc w:val="left"/>
      <w:pPr>
        <w:ind w:left="1080" w:hanging="360"/>
      </w:pPr>
      <w:rPr>
        <w:rFonts w:hint="default"/>
        <w:b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D4520E5"/>
    <w:multiLevelType w:val="hybridMultilevel"/>
    <w:tmpl w:val="CD68A4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6741F3"/>
    <w:multiLevelType w:val="hybridMultilevel"/>
    <w:tmpl w:val="5FBE63B4"/>
    <w:lvl w:ilvl="0" w:tplc="52F872C4">
      <w:start w:val="1"/>
      <w:numFmt w:val="lowerLetter"/>
      <w:lvlText w:val="%1."/>
      <w:lvlJc w:val="left"/>
      <w:pPr>
        <w:ind w:left="360" w:hanging="360"/>
      </w:pPr>
      <w:rPr>
        <w:rFonts w:ascii="Times New Roman" w:eastAsia="Times New Roman" w:hAnsi="Times New Roman" w:cs="Times New Roman"/>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8">
    <w:nsid w:val="2E203E70"/>
    <w:multiLevelType w:val="hybridMultilevel"/>
    <w:tmpl w:val="3B905672"/>
    <w:lvl w:ilvl="0" w:tplc="93AA605C">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EE83492"/>
    <w:multiLevelType w:val="multilevel"/>
    <w:tmpl w:val="15BAE98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320F2A07"/>
    <w:multiLevelType w:val="hybridMultilevel"/>
    <w:tmpl w:val="78A25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F3F25B3"/>
    <w:multiLevelType w:val="multilevel"/>
    <w:tmpl w:val="E1AE7F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42D3615D"/>
    <w:multiLevelType w:val="hybridMultilevel"/>
    <w:tmpl w:val="B9928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B827056"/>
    <w:multiLevelType w:val="hybridMultilevel"/>
    <w:tmpl w:val="EFCE34EE"/>
    <w:lvl w:ilvl="0" w:tplc="0760388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C573C59"/>
    <w:multiLevelType w:val="hybridMultilevel"/>
    <w:tmpl w:val="FAEA7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EDD18E2"/>
    <w:multiLevelType w:val="hybridMultilevel"/>
    <w:tmpl w:val="A06E2C8C"/>
    <w:lvl w:ilvl="0" w:tplc="42E82596">
      <w:start w:val="1"/>
      <w:numFmt w:val="lowerLetter"/>
      <w:lvlText w:val="%1."/>
      <w:lvlJc w:val="left"/>
      <w:pPr>
        <w:ind w:left="360" w:hanging="360"/>
      </w:pPr>
      <w:rPr>
        <w:rFonts w:ascii="Times New Roman" w:eastAsia="Times New Roman" w:hAnsi="Times New Roman" w:cs="Times New Roman"/>
        <w:sz w:val="20"/>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6">
    <w:nsid w:val="65052A66"/>
    <w:multiLevelType w:val="multilevel"/>
    <w:tmpl w:val="198A0808"/>
    <w:lvl w:ilvl="0">
      <w:start w:val="1"/>
      <w:numFmt w:val="decimal"/>
      <w:lvlText w:val="%1."/>
      <w:lvlJc w:val="left"/>
      <w:pPr>
        <w:ind w:left="1800" w:hanging="360"/>
      </w:pPr>
      <w:rPr>
        <w:rFonts w:hint="default"/>
      </w:rPr>
    </w:lvl>
    <w:lvl w:ilvl="1">
      <w:start w:val="1"/>
      <w:numFmt w:val="decimal"/>
      <w:isLgl/>
      <w:lvlText w:val="%1.%2"/>
      <w:lvlJc w:val="left"/>
      <w:pPr>
        <w:ind w:left="216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17">
    <w:nsid w:val="6DB90F39"/>
    <w:multiLevelType w:val="hybridMultilevel"/>
    <w:tmpl w:val="2BB29B4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20F6772"/>
    <w:multiLevelType w:val="hybridMultilevel"/>
    <w:tmpl w:val="1B1081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9061DB5"/>
    <w:multiLevelType w:val="hybridMultilevel"/>
    <w:tmpl w:val="5BC4F47A"/>
    <w:lvl w:ilvl="0" w:tplc="3076AB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7D447241"/>
    <w:multiLevelType w:val="hybridMultilevel"/>
    <w:tmpl w:val="CF44E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7"/>
  </w:num>
  <w:num w:numId="4">
    <w:abstractNumId w:val="14"/>
  </w:num>
  <w:num w:numId="5">
    <w:abstractNumId w:val="10"/>
  </w:num>
  <w:num w:numId="6">
    <w:abstractNumId w:val="4"/>
  </w:num>
  <w:num w:numId="7">
    <w:abstractNumId w:val="19"/>
  </w:num>
  <w:num w:numId="8">
    <w:abstractNumId w:val="12"/>
  </w:num>
  <w:num w:numId="9">
    <w:abstractNumId w:val="6"/>
  </w:num>
  <w:num w:numId="10">
    <w:abstractNumId w:val="18"/>
  </w:num>
  <w:num w:numId="11">
    <w:abstractNumId w:val="8"/>
  </w:num>
  <w:num w:numId="12">
    <w:abstractNumId w:val="3"/>
  </w:num>
  <w:num w:numId="13">
    <w:abstractNumId w:val="9"/>
  </w:num>
  <w:num w:numId="14">
    <w:abstractNumId w:val="20"/>
  </w:num>
  <w:num w:numId="15">
    <w:abstractNumId w:val="1"/>
  </w:num>
  <w:num w:numId="16">
    <w:abstractNumId w:val="17"/>
  </w:num>
  <w:num w:numId="17">
    <w:abstractNumId w:val="5"/>
  </w:num>
  <w:num w:numId="18">
    <w:abstractNumId w:val="2"/>
  </w:num>
  <w:num w:numId="19">
    <w:abstractNumId w:val="11"/>
  </w:num>
  <w:num w:numId="20">
    <w:abstractNumId w:val="13"/>
  </w:num>
  <w:num w:numId="21">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8194"/>
  </w:hdrShapeDefaults>
  <w:footnotePr>
    <w:footnote w:id="0"/>
    <w:footnote w:id="1"/>
  </w:footnotePr>
  <w:endnotePr>
    <w:endnote w:id="0"/>
    <w:endnote w:id="1"/>
  </w:endnotePr>
  <w:compat/>
  <w:rsids>
    <w:rsidRoot w:val="00E04E75"/>
    <w:rsid w:val="000013E9"/>
    <w:rsid w:val="00001993"/>
    <w:rsid w:val="00001C62"/>
    <w:rsid w:val="00003346"/>
    <w:rsid w:val="00003F76"/>
    <w:rsid w:val="000043FA"/>
    <w:rsid w:val="0000698A"/>
    <w:rsid w:val="000115F0"/>
    <w:rsid w:val="00011EC2"/>
    <w:rsid w:val="000126EB"/>
    <w:rsid w:val="00013131"/>
    <w:rsid w:val="000135BF"/>
    <w:rsid w:val="0001369B"/>
    <w:rsid w:val="0001446B"/>
    <w:rsid w:val="000144BD"/>
    <w:rsid w:val="0001583C"/>
    <w:rsid w:val="00015FC8"/>
    <w:rsid w:val="000160B6"/>
    <w:rsid w:val="000173AB"/>
    <w:rsid w:val="00017994"/>
    <w:rsid w:val="00017F3E"/>
    <w:rsid w:val="0002066E"/>
    <w:rsid w:val="0002083D"/>
    <w:rsid w:val="0002176B"/>
    <w:rsid w:val="0002391E"/>
    <w:rsid w:val="00023CC6"/>
    <w:rsid w:val="00024296"/>
    <w:rsid w:val="000246AE"/>
    <w:rsid w:val="000261EF"/>
    <w:rsid w:val="00027A6C"/>
    <w:rsid w:val="00030746"/>
    <w:rsid w:val="00030B47"/>
    <w:rsid w:val="00032A02"/>
    <w:rsid w:val="00032BCD"/>
    <w:rsid w:val="00034513"/>
    <w:rsid w:val="000347CB"/>
    <w:rsid w:val="000360A0"/>
    <w:rsid w:val="000408E7"/>
    <w:rsid w:val="000416CC"/>
    <w:rsid w:val="0004200A"/>
    <w:rsid w:val="00042022"/>
    <w:rsid w:val="00042A25"/>
    <w:rsid w:val="000456C7"/>
    <w:rsid w:val="00047A0F"/>
    <w:rsid w:val="00051611"/>
    <w:rsid w:val="00052188"/>
    <w:rsid w:val="00052B75"/>
    <w:rsid w:val="000532AB"/>
    <w:rsid w:val="0005421C"/>
    <w:rsid w:val="0005478B"/>
    <w:rsid w:val="00054D8E"/>
    <w:rsid w:val="00055C82"/>
    <w:rsid w:val="00055ECC"/>
    <w:rsid w:val="0005620D"/>
    <w:rsid w:val="000564A3"/>
    <w:rsid w:val="00057DB6"/>
    <w:rsid w:val="00060058"/>
    <w:rsid w:val="000604F6"/>
    <w:rsid w:val="00061771"/>
    <w:rsid w:val="0006224F"/>
    <w:rsid w:val="0006253F"/>
    <w:rsid w:val="0006334A"/>
    <w:rsid w:val="00063CAD"/>
    <w:rsid w:val="00066297"/>
    <w:rsid w:val="00067879"/>
    <w:rsid w:val="00067D6C"/>
    <w:rsid w:val="00067E02"/>
    <w:rsid w:val="00070B45"/>
    <w:rsid w:val="00070E4A"/>
    <w:rsid w:val="00071518"/>
    <w:rsid w:val="000732CD"/>
    <w:rsid w:val="00075DDF"/>
    <w:rsid w:val="00080F74"/>
    <w:rsid w:val="000820DA"/>
    <w:rsid w:val="00082606"/>
    <w:rsid w:val="000828D4"/>
    <w:rsid w:val="00082D6F"/>
    <w:rsid w:val="00083F2C"/>
    <w:rsid w:val="0008443E"/>
    <w:rsid w:val="00084774"/>
    <w:rsid w:val="00085411"/>
    <w:rsid w:val="000854BD"/>
    <w:rsid w:val="000855D3"/>
    <w:rsid w:val="00087D32"/>
    <w:rsid w:val="000902D7"/>
    <w:rsid w:val="000909D6"/>
    <w:rsid w:val="00090DD7"/>
    <w:rsid w:val="00091D44"/>
    <w:rsid w:val="00091EBB"/>
    <w:rsid w:val="00093B64"/>
    <w:rsid w:val="000940BB"/>
    <w:rsid w:val="000944F4"/>
    <w:rsid w:val="00095BCC"/>
    <w:rsid w:val="000966BF"/>
    <w:rsid w:val="00096844"/>
    <w:rsid w:val="000A14C7"/>
    <w:rsid w:val="000A1A8F"/>
    <w:rsid w:val="000A228A"/>
    <w:rsid w:val="000B184F"/>
    <w:rsid w:val="000B253E"/>
    <w:rsid w:val="000B331F"/>
    <w:rsid w:val="000B3E23"/>
    <w:rsid w:val="000B473C"/>
    <w:rsid w:val="000B6866"/>
    <w:rsid w:val="000C11C2"/>
    <w:rsid w:val="000C1B65"/>
    <w:rsid w:val="000C3245"/>
    <w:rsid w:val="000C4C31"/>
    <w:rsid w:val="000D041E"/>
    <w:rsid w:val="000D0A20"/>
    <w:rsid w:val="000D0A5A"/>
    <w:rsid w:val="000D1C31"/>
    <w:rsid w:val="000D32BC"/>
    <w:rsid w:val="000D3C1F"/>
    <w:rsid w:val="000D3D8A"/>
    <w:rsid w:val="000D49B7"/>
    <w:rsid w:val="000D5077"/>
    <w:rsid w:val="000D55B8"/>
    <w:rsid w:val="000D6C81"/>
    <w:rsid w:val="000D6D1C"/>
    <w:rsid w:val="000D6D92"/>
    <w:rsid w:val="000D74B1"/>
    <w:rsid w:val="000D7AD7"/>
    <w:rsid w:val="000E1180"/>
    <w:rsid w:val="000E2814"/>
    <w:rsid w:val="000E494B"/>
    <w:rsid w:val="000E4E8C"/>
    <w:rsid w:val="000E5123"/>
    <w:rsid w:val="000E5293"/>
    <w:rsid w:val="000E5824"/>
    <w:rsid w:val="000E5D31"/>
    <w:rsid w:val="000E64AF"/>
    <w:rsid w:val="000F06DB"/>
    <w:rsid w:val="000F0D27"/>
    <w:rsid w:val="000F1980"/>
    <w:rsid w:val="000F325B"/>
    <w:rsid w:val="000F4F80"/>
    <w:rsid w:val="000F508D"/>
    <w:rsid w:val="000F53C2"/>
    <w:rsid w:val="000F54CD"/>
    <w:rsid w:val="000F6AB2"/>
    <w:rsid w:val="000F6AD6"/>
    <w:rsid w:val="000F6BBC"/>
    <w:rsid w:val="0010058E"/>
    <w:rsid w:val="001005C1"/>
    <w:rsid w:val="001006DB"/>
    <w:rsid w:val="00101CE0"/>
    <w:rsid w:val="00101E07"/>
    <w:rsid w:val="00102B54"/>
    <w:rsid w:val="00102B75"/>
    <w:rsid w:val="001038A6"/>
    <w:rsid w:val="00103A73"/>
    <w:rsid w:val="00103BA3"/>
    <w:rsid w:val="00103BBD"/>
    <w:rsid w:val="00103EDF"/>
    <w:rsid w:val="001049A5"/>
    <w:rsid w:val="0010711C"/>
    <w:rsid w:val="00107E4C"/>
    <w:rsid w:val="00110546"/>
    <w:rsid w:val="001128CA"/>
    <w:rsid w:val="00113D7D"/>
    <w:rsid w:val="001162D4"/>
    <w:rsid w:val="0011790B"/>
    <w:rsid w:val="001220EB"/>
    <w:rsid w:val="0012226B"/>
    <w:rsid w:val="001223C0"/>
    <w:rsid w:val="00122B5E"/>
    <w:rsid w:val="0012352D"/>
    <w:rsid w:val="00123F3F"/>
    <w:rsid w:val="00124EEC"/>
    <w:rsid w:val="00125338"/>
    <w:rsid w:val="00125593"/>
    <w:rsid w:val="0012667A"/>
    <w:rsid w:val="0012690B"/>
    <w:rsid w:val="00126AE6"/>
    <w:rsid w:val="00130A11"/>
    <w:rsid w:val="001327AE"/>
    <w:rsid w:val="00133241"/>
    <w:rsid w:val="0013329A"/>
    <w:rsid w:val="0013345B"/>
    <w:rsid w:val="0013345C"/>
    <w:rsid w:val="001346EB"/>
    <w:rsid w:val="001347EC"/>
    <w:rsid w:val="00135EF1"/>
    <w:rsid w:val="00136C47"/>
    <w:rsid w:val="00136F86"/>
    <w:rsid w:val="001375E1"/>
    <w:rsid w:val="00137C10"/>
    <w:rsid w:val="00137E7F"/>
    <w:rsid w:val="00137FCA"/>
    <w:rsid w:val="00142165"/>
    <w:rsid w:val="00143B69"/>
    <w:rsid w:val="001501DA"/>
    <w:rsid w:val="00152B5B"/>
    <w:rsid w:val="00152C4D"/>
    <w:rsid w:val="00153545"/>
    <w:rsid w:val="001556D6"/>
    <w:rsid w:val="00155B4A"/>
    <w:rsid w:val="00156293"/>
    <w:rsid w:val="00157E4D"/>
    <w:rsid w:val="00160023"/>
    <w:rsid w:val="00160644"/>
    <w:rsid w:val="001615AE"/>
    <w:rsid w:val="001617F4"/>
    <w:rsid w:val="00161AA6"/>
    <w:rsid w:val="00161FB8"/>
    <w:rsid w:val="0016296C"/>
    <w:rsid w:val="00162B64"/>
    <w:rsid w:val="00162E93"/>
    <w:rsid w:val="001632C8"/>
    <w:rsid w:val="001636F1"/>
    <w:rsid w:val="00163A96"/>
    <w:rsid w:val="00164534"/>
    <w:rsid w:val="00165C50"/>
    <w:rsid w:val="00166DFE"/>
    <w:rsid w:val="00166F1C"/>
    <w:rsid w:val="0016719F"/>
    <w:rsid w:val="00171779"/>
    <w:rsid w:val="00171C9D"/>
    <w:rsid w:val="00171F83"/>
    <w:rsid w:val="0017411D"/>
    <w:rsid w:val="00174488"/>
    <w:rsid w:val="001748A0"/>
    <w:rsid w:val="001748A9"/>
    <w:rsid w:val="00174E90"/>
    <w:rsid w:val="00174F63"/>
    <w:rsid w:val="00175E85"/>
    <w:rsid w:val="0017690D"/>
    <w:rsid w:val="00176F13"/>
    <w:rsid w:val="001779E2"/>
    <w:rsid w:val="00177F8D"/>
    <w:rsid w:val="00180C5F"/>
    <w:rsid w:val="00181144"/>
    <w:rsid w:val="001815E7"/>
    <w:rsid w:val="00181678"/>
    <w:rsid w:val="00182404"/>
    <w:rsid w:val="00184357"/>
    <w:rsid w:val="00184A63"/>
    <w:rsid w:val="00185188"/>
    <w:rsid w:val="0018556C"/>
    <w:rsid w:val="001862CB"/>
    <w:rsid w:val="00186E20"/>
    <w:rsid w:val="00186FE0"/>
    <w:rsid w:val="00191131"/>
    <w:rsid w:val="001917EA"/>
    <w:rsid w:val="00192BEB"/>
    <w:rsid w:val="00194B5E"/>
    <w:rsid w:val="00195BAB"/>
    <w:rsid w:val="00197ED0"/>
    <w:rsid w:val="001A040A"/>
    <w:rsid w:val="001A0AC5"/>
    <w:rsid w:val="001A0B03"/>
    <w:rsid w:val="001A2E79"/>
    <w:rsid w:val="001A47AD"/>
    <w:rsid w:val="001A4CAE"/>
    <w:rsid w:val="001A6881"/>
    <w:rsid w:val="001A710F"/>
    <w:rsid w:val="001A7E9C"/>
    <w:rsid w:val="001B0270"/>
    <w:rsid w:val="001B184D"/>
    <w:rsid w:val="001B215A"/>
    <w:rsid w:val="001B39FE"/>
    <w:rsid w:val="001B3F1C"/>
    <w:rsid w:val="001B3F21"/>
    <w:rsid w:val="001B4ADB"/>
    <w:rsid w:val="001B60C7"/>
    <w:rsid w:val="001B6467"/>
    <w:rsid w:val="001C0B2C"/>
    <w:rsid w:val="001C0D39"/>
    <w:rsid w:val="001C24FB"/>
    <w:rsid w:val="001C2BE7"/>
    <w:rsid w:val="001C3A5E"/>
    <w:rsid w:val="001C4814"/>
    <w:rsid w:val="001C4D9B"/>
    <w:rsid w:val="001D0FA1"/>
    <w:rsid w:val="001D1199"/>
    <w:rsid w:val="001D55A3"/>
    <w:rsid w:val="001D5CC3"/>
    <w:rsid w:val="001D6208"/>
    <w:rsid w:val="001D6FB8"/>
    <w:rsid w:val="001D784C"/>
    <w:rsid w:val="001E26F1"/>
    <w:rsid w:val="001E2858"/>
    <w:rsid w:val="001E2E15"/>
    <w:rsid w:val="001E3E6A"/>
    <w:rsid w:val="001E5A43"/>
    <w:rsid w:val="001E733B"/>
    <w:rsid w:val="001F0027"/>
    <w:rsid w:val="001F0168"/>
    <w:rsid w:val="001F04D0"/>
    <w:rsid w:val="001F11BD"/>
    <w:rsid w:val="001F23C3"/>
    <w:rsid w:val="001F2A1C"/>
    <w:rsid w:val="001F2D7F"/>
    <w:rsid w:val="001F364D"/>
    <w:rsid w:val="001F4075"/>
    <w:rsid w:val="001F4128"/>
    <w:rsid w:val="001F430C"/>
    <w:rsid w:val="001F4426"/>
    <w:rsid w:val="001F4843"/>
    <w:rsid w:val="001F67CA"/>
    <w:rsid w:val="001F7E8A"/>
    <w:rsid w:val="0020183C"/>
    <w:rsid w:val="00204D5C"/>
    <w:rsid w:val="002066C7"/>
    <w:rsid w:val="00207E7A"/>
    <w:rsid w:val="00210164"/>
    <w:rsid w:val="002107FB"/>
    <w:rsid w:val="00211A20"/>
    <w:rsid w:val="002127D8"/>
    <w:rsid w:val="00212C74"/>
    <w:rsid w:val="00213880"/>
    <w:rsid w:val="002150A7"/>
    <w:rsid w:val="00215E87"/>
    <w:rsid w:val="00220339"/>
    <w:rsid w:val="002211DA"/>
    <w:rsid w:val="0022363A"/>
    <w:rsid w:val="002243C8"/>
    <w:rsid w:val="00224DA1"/>
    <w:rsid w:val="0022738E"/>
    <w:rsid w:val="0023066C"/>
    <w:rsid w:val="00230749"/>
    <w:rsid w:val="00231034"/>
    <w:rsid w:val="002340B3"/>
    <w:rsid w:val="002364D6"/>
    <w:rsid w:val="0023698D"/>
    <w:rsid w:val="00236B5F"/>
    <w:rsid w:val="00237524"/>
    <w:rsid w:val="00237845"/>
    <w:rsid w:val="002406F8"/>
    <w:rsid w:val="0024115D"/>
    <w:rsid w:val="00243723"/>
    <w:rsid w:val="00243B7E"/>
    <w:rsid w:val="00243EC8"/>
    <w:rsid w:val="00244873"/>
    <w:rsid w:val="00245235"/>
    <w:rsid w:val="00247209"/>
    <w:rsid w:val="00247C15"/>
    <w:rsid w:val="002517BA"/>
    <w:rsid w:val="0025279C"/>
    <w:rsid w:val="00253DF3"/>
    <w:rsid w:val="002547F5"/>
    <w:rsid w:val="0025782D"/>
    <w:rsid w:val="00260465"/>
    <w:rsid w:val="00260AC0"/>
    <w:rsid w:val="00260F98"/>
    <w:rsid w:val="00261747"/>
    <w:rsid w:val="00262FF2"/>
    <w:rsid w:val="00264165"/>
    <w:rsid w:val="0026468F"/>
    <w:rsid w:val="00267470"/>
    <w:rsid w:val="002715F0"/>
    <w:rsid w:val="00272C11"/>
    <w:rsid w:val="002737E3"/>
    <w:rsid w:val="00273B3E"/>
    <w:rsid w:val="00274297"/>
    <w:rsid w:val="00274615"/>
    <w:rsid w:val="00274B8C"/>
    <w:rsid w:val="0027534A"/>
    <w:rsid w:val="00280321"/>
    <w:rsid w:val="00280E30"/>
    <w:rsid w:val="002832E8"/>
    <w:rsid w:val="002835E3"/>
    <w:rsid w:val="00284864"/>
    <w:rsid w:val="002849DE"/>
    <w:rsid w:val="00285B43"/>
    <w:rsid w:val="00285E76"/>
    <w:rsid w:val="00285EEC"/>
    <w:rsid w:val="002861E4"/>
    <w:rsid w:val="00286823"/>
    <w:rsid w:val="00290C09"/>
    <w:rsid w:val="00291C4B"/>
    <w:rsid w:val="00291E4F"/>
    <w:rsid w:val="002920FC"/>
    <w:rsid w:val="00292517"/>
    <w:rsid w:val="0029423B"/>
    <w:rsid w:val="0029529E"/>
    <w:rsid w:val="0029578D"/>
    <w:rsid w:val="002969C5"/>
    <w:rsid w:val="00297A39"/>
    <w:rsid w:val="002A101A"/>
    <w:rsid w:val="002A1876"/>
    <w:rsid w:val="002A224D"/>
    <w:rsid w:val="002A2783"/>
    <w:rsid w:val="002A3A1F"/>
    <w:rsid w:val="002A415E"/>
    <w:rsid w:val="002A5A2E"/>
    <w:rsid w:val="002A65A3"/>
    <w:rsid w:val="002A7FEA"/>
    <w:rsid w:val="002B1443"/>
    <w:rsid w:val="002B14BE"/>
    <w:rsid w:val="002B17AB"/>
    <w:rsid w:val="002B315D"/>
    <w:rsid w:val="002B31BE"/>
    <w:rsid w:val="002B4EFF"/>
    <w:rsid w:val="002B5738"/>
    <w:rsid w:val="002B7BDA"/>
    <w:rsid w:val="002C0204"/>
    <w:rsid w:val="002C0692"/>
    <w:rsid w:val="002C0AB3"/>
    <w:rsid w:val="002C10A6"/>
    <w:rsid w:val="002C3A44"/>
    <w:rsid w:val="002C449A"/>
    <w:rsid w:val="002C49EF"/>
    <w:rsid w:val="002C592A"/>
    <w:rsid w:val="002C5D8C"/>
    <w:rsid w:val="002C634F"/>
    <w:rsid w:val="002C64CA"/>
    <w:rsid w:val="002C6638"/>
    <w:rsid w:val="002C6938"/>
    <w:rsid w:val="002C6C55"/>
    <w:rsid w:val="002C7198"/>
    <w:rsid w:val="002C7E4F"/>
    <w:rsid w:val="002D05CD"/>
    <w:rsid w:val="002D173A"/>
    <w:rsid w:val="002D2B5D"/>
    <w:rsid w:val="002D2DCF"/>
    <w:rsid w:val="002D40FA"/>
    <w:rsid w:val="002D42F3"/>
    <w:rsid w:val="002D4977"/>
    <w:rsid w:val="002D4A51"/>
    <w:rsid w:val="002D4C10"/>
    <w:rsid w:val="002D5AEA"/>
    <w:rsid w:val="002D602B"/>
    <w:rsid w:val="002E0534"/>
    <w:rsid w:val="002E1672"/>
    <w:rsid w:val="002E1D23"/>
    <w:rsid w:val="002E39BA"/>
    <w:rsid w:val="002E541D"/>
    <w:rsid w:val="002E6A5A"/>
    <w:rsid w:val="002E78F5"/>
    <w:rsid w:val="002F131F"/>
    <w:rsid w:val="002F3F56"/>
    <w:rsid w:val="002F4528"/>
    <w:rsid w:val="002F4DAC"/>
    <w:rsid w:val="002F51DF"/>
    <w:rsid w:val="002F5A66"/>
    <w:rsid w:val="002F60D9"/>
    <w:rsid w:val="002F616E"/>
    <w:rsid w:val="002F6E12"/>
    <w:rsid w:val="002F7BB6"/>
    <w:rsid w:val="0030084E"/>
    <w:rsid w:val="00300B9C"/>
    <w:rsid w:val="00302D5D"/>
    <w:rsid w:val="003030B0"/>
    <w:rsid w:val="0030321B"/>
    <w:rsid w:val="00304B63"/>
    <w:rsid w:val="00305308"/>
    <w:rsid w:val="00305EC6"/>
    <w:rsid w:val="003068FA"/>
    <w:rsid w:val="003070DD"/>
    <w:rsid w:val="003071B9"/>
    <w:rsid w:val="003073B2"/>
    <w:rsid w:val="00307430"/>
    <w:rsid w:val="0030768C"/>
    <w:rsid w:val="00310BCB"/>
    <w:rsid w:val="00311E7B"/>
    <w:rsid w:val="00314920"/>
    <w:rsid w:val="00316438"/>
    <w:rsid w:val="00317463"/>
    <w:rsid w:val="00322772"/>
    <w:rsid w:val="00322A71"/>
    <w:rsid w:val="00323BE4"/>
    <w:rsid w:val="0032430D"/>
    <w:rsid w:val="00325110"/>
    <w:rsid w:val="003264E4"/>
    <w:rsid w:val="003272E4"/>
    <w:rsid w:val="003278E4"/>
    <w:rsid w:val="003305DA"/>
    <w:rsid w:val="00331109"/>
    <w:rsid w:val="0033149F"/>
    <w:rsid w:val="00331DD2"/>
    <w:rsid w:val="00332205"/>
    <w:rsid w:val="003323B1"/>
    <w:rsid w:val="003339BA"/>
    <w:rsid w:val="00334812"/>
    <w:rsid w:val="00335346"/>
    <w:rsid w:val="00335504"/>
    <w:rsid w:val="0033728E"/>
    <w:rsid w:val="003375E1"/>
    <w:rsid w:val="00341279"/>
    <w:rsid w:val="00341C84"/>
    <w:rsid w:val="003427AD"/>
    <w:rsid w:val="00342C50"/>
    <w:rsid w:val="00344545"/>
    <w:rsid w:val="00344950"/>
    <w:rsid w:val="003450DC"/>
    <w:rsid w:val="00345136"/>
    <w:rsid w:val="00345B7E"/>
    <w:rsid w:val="003461BA"/>
    <w:rsid w:val="003504D9"/>
    <w:rsid w:val="003506A2"/>
    <w:rsid w:val="003510A4"/>
    <w:rsid w:val="003513CE"/>
    <w:rsid w:val="00351B4E"/>
    <w:rsid w:val="00352990"/>
    <w:rsid w:val="00353C3E"/>
    <w:rsid w:val="00354682"/>
    <w:rsid w:val="00354C4B"/>
    <w:rsid w:val="00354EFB"/>
    <w:rsid w:val="003559D5"/>
    <w:rsid w:val="00356850"/>
    <w:rsid w:val="00356924"/>
    <w:rsid w:val="00357313"/>
    <w:rsid w:val="0036130E"/>
    <w:rsid w:val="00362E8C"/>
    <w:rsid w:val="00364D67"/>
    <w:rsid w:val="00364DC5"/>
    <w:rsid w:val="003668EF"/>
    <w:rsid w:val="003670F1"/>
    <w:rsid w:val="0036722F"/>
    <w:rsid w:val="003677EC"/>
    <w:rsid w:val="00370D1B"/>
    <w:rsid w:val="00371761"/>
    <w:rsid w:val="00373367"/>
    <w:rsid w:val="003733CC"/>
    <w:rsid w:val="00373B63"/>
    <w:rsid w:val="00374D03"/>
    <w:rsid w:val="003755CB"/>
    <w:rsid w:val="00375773"/>
    <w:rsid w:val="00376D11"/>
    <w:rsid w:val="0038051E"/>
    <w:rsid w:val="00381697"/>
    <w:rsid w:val="00382363"/>
    <w:rsid w:val="003831B7"/>
    <w:rsid w:val="00383FD4"/>
    <w:rsid w:val="003853E4"/>
    <w:rsid w:val="00385C5A"/>
    <w:rsid w:val="003870F5"/>
    <w:rsid w:val="00390BC1"/>
    <w:rsid w:val="00390E15"/>
    <w:rsid w:val="00390E4C"/>
    <w:rsid w:val="00391B75"/>
    <w:rsid w:val="00391BA3"/>
    <w:rsid w:val="00391DEE"/>
    <w:rsid w:val="00392B27"/>
    <w:rsid w:val="00392C32"/>
    <w:rsid w:val="00395B3E"/>
    <w:rsid w:val="003962C0"/>
    <w:rsid w:val="003A01B2"/>
    <w:rsid w:val="003A1582"/>
    <w:rsid w:val="003A2872"/>
    <w:rsid w:val="003A2B82"/>
    <w:rsid w:val="003A3020"/>
    <w:rsid w:val="003A3B0C"/>
    <w:rsid w:val="003A407C"/>
    <w:rsid w:val="003A4395"/>
    <w:rsid w:val="003A5037"/>
    <w:rsid w:val="003A6988"/>
    <w:rsid w:val="003A6FCC"/>
    <w:rsid w:val="003B014A"/>
    <w:rsid w:val="003B10A8"/>
    <w:rsid w:val="003B1B2A"/>
    <w:rsid w:val="003B2B37"/>
    <w:rsid w:val="003B3329"/>
    <w:rsid w:val="003B58F7"/>
    <w:rsid w:val="003B5E8A"/>
    <w:rsid w:val="003C0C01"/>
    <w:rsid w:val="003C176B"/>
    <w:rsid w:val="003C195A"/>
    <w:rsid w:val="003C2555"/>
    <w:rsid w:val="003C26ED"/>
    <w:rsid w:val="003C45F0"/>
    <w:rsid w:val="003C4D22"/>
    <w:rsid w:val="003C56C5"/>
    <w:rsid w:val="003C5C6C"/>
    <w:rsid w:val="003C63D0"/>
    <w:rsid w:val="003D01C8"/>
    <w:rsid w:val="003D18B6"/>
    <w:rsid w:val="003D3C4B"/>
    <w:rsid w:val="003D42CE"/>
    <w:rsid w:val="003D43F9"/>
    <w:rsid w:val="003D4AEC"/>
    <w:rsid w:val="003D4F09"/>
    <w:rsid w:val="003D540E"/>
    <w:rsid w:val="003D5AF5"/>
    <w:rsid w:val="003D60EB"/>
    <w:rsid w:val="003E0F7F"/>
    <w:rsid w:val="003E1534"/>
    <w:rsid w:val="003E1732"/>
    <w:rsid w:val="003E2460"/>
    <w:rsid w:val="003E24D5"/>
    <w:rsid w:val="003E2598"/>
    <w:rsid w:val="003E2F1A"/>
    <w:rsid w:val="003E34A1"/>
    <w:rsid w:val="003E4EAB"/>
    <w:rsid w:val="003E63D8"/>
    <w:rsid w:val="003E6842"/>
    <w:rsid w:val="003E6927"/>
    <w:rsid w:val="003E692B"/>
    <w:rsid w:val="003E6AA4"/>
    <w:rsid w:val="003E7A42"/>
    <w:rsid w:val="003F008A"/>
    <w:rsid w:val="003F342E"/>
    <w:rsid w:val="003F383E"/>
    <w:rsid w:val="003F3D25"/>
    <w:rsid w:val="003F4525"/>
    <w:rsid w:val="003F4E3F"/>
    <w:rsid w:val="003F50A7"/>
    <w:rsid w:val="003F6493"/>
    <w:rsid w:val="003F6912"/>
    <w:rsid w:val="003F6BDB"/>
    <w:rsid w:val="003F7CE6"/>
    <w:rsid w:val="004005E9"/>
    <w:rsid w:val="00400BF8"/>
    <w:rsid w:val="00401887"/>
    <w:rsid w:val="0040260B"/>
    <w:rsid w:val="00402C35"/>
    <w:rsid w:val="0040341B"/>
    <w:rsid w:val="004062F4"/>
    <w:rsid w:val="00410459"/>
    <w:rsid w:val="0041177D"/>
    <w:rsid w:val="0041389D"/>
    <w:rsid w:val="00415070"/>
    <w:rsid w:val="004156FF"/>
    <w:rsid w:val="004157FE"/>
    <w:rsid w:val="004172FB"/>
    <w:rsid w:val="00417628"/>
    <w:rsid w:val="00420067"/>
    <w:rsid w:val="004201CC"/>
    <w:rsid w:val="004216B9"/>
    <w:rsid w:val="0042235E"/>
    <w:rsid w:val="004227EE"/>
    <w:rsid w:val="00422FF6"/>
    <w:rsid w:val="00423F0E"/>
    <w:rsid w:val="00424B0C"/>
    <w:rsid w:val="00425120"/>
    <w:rsid w:val="004258FC"/>
    <w:rsid w:val="00425960"/>
    <w:rsid w:val="004259F1"/>
    <w:rsid w:val="00427B66"/>
    <w:rsid w:val="004302DB"/>
    <w:rsid w:val="00431852"/>
    <w:rsid w:val="00432169"/>
    <w:rsid w:val="0043368F"/>
    <w:rsid w:val="004348DD"/>
    <w:rsid w:val="004349AF"/>
    <w:rsid w:val="004351F0"/>
    <w:rsid w:val="00435EB0"/>
    <w:rsid w:val="00437166"/>
    <w:rsid w:val="00437303"/>
    <w:rsid w:val="0044059F"/>
    <w:rsid w:val="0044326E"/>
    <w:rsid w:val="00444A2E"/>
    <w:rsid w:val="00445131"/>
    <w:rsid w:val="0044784D"/>
    <w:rsid w:val="00447996"/>
    <w:rsid w:val="00447B94"/>
    <w:rsid w:val="0045119D"/>
    <w:rsid w:val="00451239"/>
    <w:rsid w:val="0045130D"/>
    <w:rsid w:val="0045180D"/>
    <w:rsid w:val="00452054"/>
    <w:rsid w:val="00453E92"/>
    <w:rsid w:val="0045549A"/>
    <w:rsid w:val="00455A90"/>
    <w:rsid w:val="0046045E"/>
    <w:rsid w:val="00460681"/>
    <w:rsid w:val="00461F52"/>
    <w:rsid w:val="004620D3"/>
    <w:rsid w:val="004627A7"/>
    <w:rsid w:val="004632D8"/>
    <w:rsid w:val="00463C9C"/>
    <w:rsid w:val="0046404C"/>
    <w:rsid w:val="00465B96"/>
    <w:rsid w:val="00466528"/>
    <w:rsid w:val="00470449"/>
    <w:rsid w:val="00470767"/>
    <w:rsid w:val="00471383"/>
    <w:rsid w:val="00471448"/>
    <w:rsid w:val="0047268E"/>
    <w:rsid w:val="004726DC"/>
    <w:rsid w:val="0047313E"/>
    <w:rsid w:val="00473848"/>
    <w:rsid w:val="00473E40"/>
    <w:rsid w:val="00475478"/>
    <w:rsid w:val="00475DB5"/>
    <w:rsid w:val="00477552"/>
    <w:rsid w:val="00477A13"/>
    <w:rsid w:val="004804BA"/>
    <w:rsid w:val="004813B1"/>
    <w:rsid w:val="00482321"/>
    <w:rsid w:val="00484549"/>
    <w:rsid w:val="00484711"/>
    <w:rsid w:val="00484889"/>
    <w:rsid w:val="00484F72"/>
    <w:rsid w:val="0048559F"/>
    <w:rsid w:val="004857A5"/>
    <w:rsid w:val="004861C6"/>
    <w:rsid w:val="00486BCA"/>
    <w:rsid w:val="004908CC"/>
    <w:rsid w:val="00492036"/>
    <w:rsid w:val="00492B88"/>
    <w:rsid w:val="00493147"/>
    <w:rsid w:val="0049364A"/>
    <w:rsid w:val="00493E34"/>
    <w:rsid w:val="00494B98"/>
    <w:rsid w:val="004953AB"/>
    <w:rsid w:val="004954A9"/>
    <w:rsid w:val="004A00D3"/>
    <w:rsid w:val="004A0D69"/>
    <w:rsid w:val="004A1ABE"/>
    <w:rsid w:val="004A25C9"/>
    <w:rsid w:val="004A30AB"/>
    <w:rsid w:val="004A3A73"/>
    <w:rsid w:val="004A44B0"/>
    <w:rsid w:val="004A4606"/>
    <w:rsid w:val="004A462B"/>
    <w:rsid w:val="004A636A"/>
    <w:rsid w:val="004A79C0"/>
    <w:rsid w:val="004B055B"/>
    <w:rsid w:val="004B3F35"/>
    <w:rsid w:val="004B5F59"/>
    <w:rsid w:val="004B79EE"/>
    <w:rsid w:val="004C0026"/>
    <w:rsid w:val="004C2646"/>
    <w:rsid w:val="004C28FD"/>
    <w:rsid w:val="004C2A91"/>
    <w:rsid w:val="004C3553"/>
    <w:rsid w:val="004C3FB1"/>
    <w:rsid w:val="004C7B3F"/>
    <w:rsid w:val="004D04B5"/>
    <w:rsid w:val="004D0F53"/>
    <w:rsid w:val="004D2164"/>
    <w:rsid w:val="004D2180"/>
    <w:rsid w:val="004D3783"/>
    <w:rsid w:val="004D46CA"/>
    <w:rsid w:val="004D48F4"/>
    <w:rsid w:val="004D70BF"/>
    <w:rsid w:val="004D7CEB"/>
    <w:rsid w:val="004E4451"/>
    <w:rsid w:val="004E55D9"/>
    <w:rsid w:val="004E5B2D"/>
    <w:rsid w:val="004E5D83"/>
    <w:rsid w:val="004E731C"/>
    <w:rsid w:val="004E7A50"/>
    <w:rsid w:val="004E7A9C"/>
    <w:rsid w:val="004F07A5"/>
    <w:rsid w:val="004F0A4D"/>
    <w:rsid w:val="004F0A7D"/>
    <w:rsid w:val="004F18AB"/>
    <w:rsid w:val="004F25C1"/>
    <w:rsid w:val="004F42EC"/>
    <w:rsid w:val="004F43B4"/>
    <w:rsid w:val="004F4DE5"/>
    <w:rsid w:val="004F63E7"/>
    <w:rsid w:val="004F6D82"/>
    <w:rsid w:val="0050004F"/>
    <w:rsid w:val="00500215"/>
    <w:rsid w:val="00500345"/>
    <w:rsid w:val="00501B5F"/>
    <w:rsid w:val="005025EC"/>
    <w:rsid w:val="00502A24"/>
    <w:rsid w:val="005049CD"/>
    <w:rsid w:val="00504B93"/>
    <w:rsid w:val="00504D0F"/>
    <w:rsid w:val="0050647B"/>
    <w:rsid w:val="005075BA"/>
    <w:rsid w:val="00507914"/>
    <w:rsid w:val="00507DF1"/>
    <w:rsid w:val="00511FF6"/>
    <w:rsid w:val="0051273B"/>
    <w:rsid w:val="0051426D"/>
    <w:rsid w:val="00514C18"/>
    <w:rsid w:val="0052161E"/>
    <w:rsid w:val="00521A36"/>
    <w:rsid w:val="00522078"/>
    <w:rsid w:val="00522992"/>
    <w:rsid w:val="00522F2E"/>
    <w:rsid w:val="00523B12"/>
    <w:rsid w:val="005258FD"/>
    <w:rsid w:val="00527354"/>
    <w:rsid w:val="0052755B"/>
    <w:rsid w:val="0052785F"/>
    <w:rsid w:val="005302AE"/>
    <w:rsid w:val="0053162F"/>
    <w:rsid w:val="005329C0"/>
    <w:rsid w:val="0053354D"/>
    <w:rsid w:val="0053440D"/>
    <w:rsid w:val="00534AD2"/>
    <w:rsid w:val="00535A51"/>
    <w:rsid w:val="00535F41"/>
    <w:rsid w:val="005365D9"/>
    <w:rsid w:val="00536869"/>
    <w:rsid w:val="00536D30"/>
    <w:rsid w:val="00536DEF"/>
    <w:rsid w:val="00540230"/>
    <w:rsid w:val="005413EF"/>
    <w:rsid w:val="00541BE3"/>
    <w:rsid w:val="00541E1D"/>
    <w:rsid w:val="0054268B"/>
    <w:rsid w:val="00543394"/>
    <w:rsid w:val="005436BB"/>
    <w:rsid w:val="005452B9"/>
    <w:rsid w:val="00546B52"/>
    <w:rsid w:val="00546CE7"/>
    <w:rsid w:val="00546FD5"/>
    <w:rsid w:val="005475AB"/>
    <w:rsid w:val="00551007"/>
    <w:rsid w:val="00551198"/>
    <w:rsid w:val="005527CD"/>
    <w:rsid w:val="00552FFB"/>
    <w:rsid w:val="00554494"/>
    <w:rsid w:val="00554B3F"/>
    <w:rsid w:val="00555247"/>
    <w:rsid w:val="00555B6C"/>
    <w:rsid w:val="00555DE5"/>
    <w:rsid w:val="00557CE6"/>
    <w:rsid w:val="0056079C"/>
    <w:rsid w:val="00560AE8"/>
    <w:rsid w:val="00561EBA"/>
    <w:rsid w:val="00561FDD"/>
    <w:rsid w:val="005623A2"/>
    <w:rsid w:val="005640B5"/>
    <w:rsid w:val="005647B0"/>
    <w:rsid w:val="00565234"/>
    <w:rsid w:val="005671DC"/>
    <w:rsid w:val="005674EC"/>
    <w:rsid w:val="00570E01"/>
    <w:rsid w:val="0057146E"/>
    <w:rsid w:val="0057152A"/>
    <w:rsid w:val="0057196D"/>
    <w:rsid w:val="00572E80"/>
    <w:rsid w:val="00573FF9"/>
    <w:rsid w:val="00574D4D"/>
    <w:rsid w:val="0057592B"/>
    <w:rsid w:val="0057597C"/>
    <w:rsid w:val="005763DC"/>
    <w:rsid w:val="005779F7"/>
    <w:rsid w:val="00580794"/>
    <w:rsid w:val="00581BCD"/>
    <w:rsid w:val="00583209"/>
    <w:rsid w:val="005833AC"/>
    <w:rsid w:val="00583E14"/>
    <w:rsid w:val="00584F88"/>
    <w:rsid w:val="00585FF3"/>
    <w:rsid w:val="0058625A"/>
    <w:rsid w:val="0058635B"/>
    <w:rsid w:val="0058712B"/>
    <w:rsid w:val="0058740E"/>
    <w:rsid w:val="00592C35"/>
    <w:rsid w:val="005935C0"/>
    <w:rsid w:val="005936CC"/>
    <w:rsid w:val="00593CBD"/>
    <w:rsid w:val="00593F66"/>
    <w:rsid w:val="005966A7"/>
    <w:rsid w:val="00596C63"/>
    <w:rsid w:val="005A0C62"/>
    <w:rsid w:val="005A2DC1"/>
    <w:rsid w:val="005A2E61"/>
    <w:rsid w:val="005A419D"/>
    <w:rsid w:val="005A5235"/>
    <w:rsid w:val="005A5F4A"/>
    <w:rsid w:val="005A7725"/>
    <w:rsid w:val="005B0350"/>
    <w:rsid w:val="005B03AF"/>
    <w:rsid w:val="005B17EA"/>
    <w:rsid w:val="005B1E80"/>
    <w:rsid w:val="005B439C"/>
    <w:rsid w:val="005B4B66"/>
    <w:rsid w:val="005B563C"/>
    <w:rsid w:val="005B6038"/>
    <w:rsid w:val="005B62C8"/>
    <w:rsid w:val="005B6669"/>
    <w:rsid w:val="005B6670"/>
    <w:rsid w:val="005B7446"/>
    <w:rsid w:val="005B7626"/>
    <w:rsid w:val="005C045B"/>
    <w:rsid w:val="005C0A3A"/>
    <w:rsid w:val="005C1F4D"/>
    <w:rsid w:val="005C28C7"/>
    <w:rsid w:val="005C39BD"/>
    <w:rsid w:val="005C41E7"/>
    <w:rsid w:val="005C4D70"/>
    <w:rsid w:val="005C5B34"/>
    <w:rsid w:val="005C65E2"/>
    <w:rsid w:val="005C6CBC"/>
    <w:rsid w:val="005D29E4"/>
    <w:rsid w:val="005D363A"/>
    <w:rsid w:val="005D42C9"/>
    <w:rsid w:val="005D5479"/>
    <w:rsid w:val="005D606B"/>
    <w:rsid w:val="005D7A3F"/>
    <w:rsid w:val="005D7CF8"/>
    <w:rsid w:val="005E0FB4"/>
    <w:rsid w:val="005E2A73"/>
    <w:rsid w:val="005E351C"/>
    <w:rsid w:val="005E3CEC"/>
    <w:rsid w:val="005E4E22"/>
    <w:rsid w:val="005E533D"/>
    <w:rsid w:val="005E5F66"/>
    <w:rsid w:val="005E78CC"/>
    <w:rsid w:val="005E78EE"/>
    <w:rsid w:val="005F10FC"/>
    <w:rsid w:val="005F1F57"/>
    <w:rsid w:val="005F3B09"/>
    <w:rsid w:val="005F40FD"/>
    <w:rsid w:val="005F40FF"/>
    <w:rsid w:val="005F44D4"/>
    <w:rsid w:val="005F51E4"/>
    <w:rsid w:val="005F53B3"/>
    <w:rsid w:val="00600040"/>
    <w:rsid w:val="00600969"/>
    <w:rsid w:val="00600FE3"/>
    <w:rsid w:val="0060185A"/>
    <w:rsid w:val="00601BAA"/>
    <w:rsid w:val="00602D4B"/>
    <w:rsid w:val="006039E8"/>
    <w:rsid w:val="00603AE4"/>
    <w:rsid w:val="00603FFA"/>
    <w:rsid w:val="00605E62"/>
    <w:rsid w:val="0060762E"/>
    <w:rsid w:val="00610F97"/>
    <w:rsid w:val="00611250"/>
    <w:rsid w:val="00613069"/>
    <w:rsid w:val="00615D46"/>
    <w:rsid w:val="00616070"/>
    <w:rsid w:val="006160A4"/>
    <w:rsid w:val="0061686C"/>
    <w:rsid w:val="00617E14"/>
    <w:rsid w:val="0062023A"/>
    <w:rsid w:val="00624B68"/>
    <w:rsid w:val="006250A9"/>
    <w:rsid w:val="00625891"/>
    <w:rsid w:val="00627982"/>
    <w:rsid w:val="00630AFE"/>
    <w:rsid w:val="006322CF"/>
    <w:rsid w:val="00632B7D"/>
    <w:rsid w:val="00633174"/>
    <w:rsid w:val="00633CA3"/>
    <w:rsid w:val="00634465"/>
    <w:rsid w:val="006358DB"/>
    <w:rsid w:val="00635978"/>
    <w:rsid w:val="00635A3C"/>
    <w:rsid w:val="0063637D"/>
    <w:rsid w:val="00636E50"/>
    <w:rsid w:val="00640195"/>
    <w:rsid w:val="006415A2"/>
    <w:rsid w:val="0064369D"/>
    <w:rsid w:val="00643F49"/>
    <w:rsid w:val="006468C7"/>
    <w:rsid w:val="006473D7"/>
    <w:rsid w:val="00647974"/>
    <w:rsid w:val="006479A1"/>
    <w:rsid w:val="0065034E"/>
    <w:rsid w:val="006526D2"/>
    <w:rsid w:val="00652C1C"/>
    <w:rsid w:val="00652D43"/>
    <w:rsid w:val="00653280"/>
    <w:rsid w:val="006539E6"/>
    <w:rsid w:val="00654E4C"/>
    <w:rsid w:val="00656764"/>
    <w:rsid w:val="00657B36"/>
    <w:rsid w:val="0066127F"/>
    <w:rsid w:val="00661A62"/>
    <w:rsid w:val="00662173"/>
    <w:rsid w:val="00662972"/>
    <w:rsid w:val="00663812"/>
    <w:rsid w:val="00664522"/>
    <w:rsid w:val="00666C5A"/>
    <w:rsid w:val="00670132"/>
    <w:rsid w:val="00670151"/>
    <w:rsid w:val="00670944"/>
    <w:rsid w:val="00670F9E"/>
    <w:rsid w:val="00671629"/>
    <w:rsid w:val="0067184E"/>
    <w:rsid w:val="00671B64"/>
    <w:rsid w:val="00672CBE"/>
    <w:rsid w:val="00677B05"/>
    <w:rsid w:val="0068046E"/>
    <w:rsid w:val="00680797"/>
    <w:rsid w:val="00680BEE"/>
    <w:rsid w:val="00683AF2"/>
    <w:rsid w:val="00684BC4"/>
    <w:rsid w:val="00685C2B"/>
    <w:rsid w:val="00685E62"/>
    <w:rsid w:val="006865ED"/>
    <w:rsid w:val="00687FD8"/>
    <w:rsid w:val="00690BD8"/>
    <w:rsid w:val="00691B16"/>
    <w:rsid w:val="006929A2"/>
    <w:rsid w:val="00692A32"/>
    <w:rsid w:val="00693662"/>
    <w:rsid w:val="00693A4E"/>
    <w:rsid w:val="00695E79"/>
    <w:rsid w:val="00696228"/>
    <w:rsid w:val="00697142"/>
    <w:rsid w:val="006A038D"/>
    <w:rsid w:val="006A07CE"/>
    <w:rsid w:val="006A12B5"/>
    <w:rsid w:val="006A2FD5"/>
    <w:rsid w:val="006A476D"/>
    <w:rsid w:val="006A4A9A"/>
    <w:rsid w:val="006A4C26"/>
    <w:rsid w:val="006A5C64"/>
    <w:rsid w:val="006A603F"/>
    <w:rsid w:val="006A6907"/>
    <w:rsid w:val="006A75F7"/>
    <w:rsid w:val="006A76A4"/>
    <w:rsid w:val="006A7D06"/>
    <w:rsid w:val="006A7E56"/>
    <w:rsid w:val="006B0445"/>
    <w:rsid w:val="006B1F5D"/>
    <w:rsid w:val="006B2A81"/>
    <w:rsid w:val="006B38D1"/>
    <w:rsid w:val="006B4043"/>
    <w:rsid w:val="006B4E15"/>
    <w:rsid w:val="006B5145"/>
    <w:rsid w:val="006C05E9"/>
    <w:rsid w:val="006C12C2"/>
    <w:rsid w:val="006C1BF1"/>
    <w:rsid w:val="006C286B"/>
    <w:rsid w:val="006C3D23"/>
    <w:rsid w:val="006C3DC0"/>
    <w:rsid w:val="006C42EA"/>
    <w:rsid w:val="006C44BA"/>
    <w:rsid w:val="006C5CE0"/>
    <w:rsid w:val="006C615A"/>
    <w:rsid w:val="006C6E4B"/>
    <w:rsid w:val="006D00E4"/>
    <w:rsid w:val="006D0214"/>
    <w:rsid w:val="006D2481"/>
    <w:rsid w:val="006D2509"/>
    <w:rsid w:val="006D40A9"/>
    <w:rsid w:val="006D490D"/>
    <w:rsid w:val="006D4E8C"/>
    <w:rsid w:val="006D5546"/>
    <w:rsid w:val="006D6557"/>
    <w:rsid w:val="006D7EA3"/>
    <w:rsid w:val="006E114F"/>
    <w:rsid w:val="006E2467"/>
    <w:rsid w:val="006E3B08"/>
    <w:rsid w:val="006E3BB1"/>
    <w:rsid w:val="006E3E12"/>
    <w:rsid w:val="006E481D"/>
    <w:rsid w:val="006E4A07"/>
    <w:rsid w:val="006E5381"/>
    <w:rsid w:val="006E74A2"/>
    <w:rsid w:val="006F029F"/>
    <w:rsid w:val="006F0CF1"/>
    <w:rsid w:val="006F19D4"/>
    <w:rsid w:val="006F24FC"/>
    <w:rsid w:val="006F329B"/>
    <w:rsid w:val="006F33D1"/>
    <w:rsid w:val="006F4762"/>
    <w:rsid w:val="006F48F4"/>
    <w:rsid w:val="006F6A27"/>
    <w:rsid w:val="006F7DCB"/>
    <w:rsid w:val="007000EA"/>
    <w:rsid w:val="0070097A"/>
    <w:rsid w:val="007019FD"/>
    <w:rsid w:val="007032DF"/>
    <w:rsid w:val="00704288"/>
    <w:rsid w:val="00704516"/>
    <w:rsid w:val="00705458"/>
    <w:rsid w:val="00705DE0"/>
    <w:rsid w:val="00706BDB"/>
    <w:rsid w:val="00707071"/>
    <w:rsid w:val="00707251"/>
    <w:rsid w:val="007076DF"/>
    <w:rsid w:val="00710D17"/>
    <w:rsid w:val="0071265A"/>
    <w:rsid w:val="00712B6F"/>
    <w:rsid w:val="00714A52"/>
    <w:rsid w:val="00714A69"/>
    <w:rsid w:val="00717C40"/>
    <w:rsid w:val="0072085F"/>
    <w:rsid w:val="00720BD6"/>
    <w:rsid w:val="00721A94"/>
    <w:rsid w:val="00721AA3"/>
    <w:rsid w:val="00722129"/>
    <w:rsid w:val="007224A9"/>
    <w:rsid w:val="00722702"/>
    <w:rsid w:val="007233DF"/>
    <w:rsid w:val="00723547"/>
    <w:rsid w:val="00723864"/>
    <w:rsid w:val="007242A4"/>
    <w:rsid w:val="00724ECE"/>
    <w:rsid w:val="00724FE5"/>
    <w:rsid w:val="00727747"/>
    <w:rsid w:val="007304CB"/>
    <w:rsid w:val="007308F5"/>
    <w:rsid w:val="00730B17"/>
    <w:rsid w:val="00732AF6"/>
    <w:rsid w:val="007330A9"/>
    <w:rsid w:val="00734D02"/>
    <w:rsid w:val="00734FA7"/>
    <w:rsid w:val="00736047"/>
    <w:rsid w:val="007362E7"/>
    <w:rsid w:val="007371B3"/>
    <w:rsid w:val="0074061E"/>
    <w:rsid w:val="007417E4"/>
    <w:rsid w:val="00741FF7"/>
    <w:rsid w:val="007423A2"/>
    <w:rsid w:val="00742FB0"/>
    <w:rsid w:val="007437F9"/>
    <w:rsid w:val="00743908"/>
    <w:rsid w:val="00743EA9"/>
    <w:rsid w:val="007443D6"/>
    <w:rsid w:val="00745BC3"/>
    <w:rsid w:val="00746BDA"/>
    <w:rsid w:val="007509EC"/>
    <w:rsid w:val="00752C99"/>
    <w:rsid w:val="00753123"/>
    <w:rsid w:val="0075320C"/>
    <w:rsid w:val="007538EA"/>
    <w:rsid w:val="007539FF"/>
    <w:rsid w:val="00753BA5"/>
    <w:rsid w:val="00753D79"/>
    <w:rsid w:val="007541F2"/>
    <w:rsid w:val="007543B7"/>
    <w:rsid w:val="007544A2"/>
    <w:rsid w:val="007549EA"/>
    <w:rsid w:val="00754C5B"/>
    <w:rsid w:val="00754C70"/>
    <w:rsid w:val="00754F38"/>
    <w:rsid w:val="00754F5E"/>
    <w:rsid w:val="00756284"/>
    <w:rsid w:val="00756475"/>
    <w:rsid w:val="007568F3"/>
    <w:rsid w:val="00760141"/>
    <w:rsid w:val="007601E8"/>
    <w:rsid w:val="0076104D"/>
    <w:rsid w:val="007619C9"/>
    <w:rsid w:val="007650F2"/>
    <w:rsid w:val="0076516E"/>
    <w:rsid w:val="0076526C"/>
    <w:rsid w:val="00765383"/>
    <w:rsid w:val="00765D43"/>
    <w:rsid w:val="00766FC5"/>
    <w:rsid w:val="007676B4"/>
    <w:rsid w:val="00770047"/>
    <w:rsid w:val="00771787"/>
    <w:rsid w:val="00771D97"/>
    <w:rsid w:val="00772743"/>
    <w:rsid w:val="00772AD0"/>
    <w:rsid w:val="00772B5E"/>
    <w:rsid w:val="007731F8"/>
    <w:rsid w:val="0077326E"/>
    <w:rsid w:val="00775061"/>
    <w:rsid w:val="0077537D"/>
    <w:rsid w:val="00775F72"/>
    <w:rsid w:val="007769E5"/>
    <w:rsid w:val="00776BF7"/>
    <w:rsid w:val="0077786D"/>
    <w:rsid w:val="00777D6B"/>
    <w:rsid w:val="00780CD4"/>
    <w:rsid w:val="007814DC"/>
    <w:rsid w:val="00781723"/>
    <w:rsid w:val="007819F5"/>
    <w:rsid w:val="00781FEC"/>
    <w:rsid w:val="00782D7A"/>
    <w:rsid w:val="00786AA5"/>
    <w:rsid w:val="0078754C"/>
    <w:rsid w:val="00790C69"/>
    <w:rsid w:val="00792241"/>
    <w:rsid w:val="007939AD"/>
    <w:rsid w:val="00793AE0"/>
    <w:rsid w:val="007943F0"/>
    <w:rsid w:val="00794844"/>
    <w:rsid w:val="0079572B"/>
    <w:rsid w:val="00797BBD"/>
    <w:rsid w:val="007A1736"/>
    <w:rsid w:val="007A18B9"/>
    <w:rsid w:val="007A2124"/>
    <w:rsid w:val="007A2F02"/>
    <w:rsid w:val="007A4533"/>
    <w:rsid w:val="007A4A3D"/>
    <w:rsid w:val="007A60D4"/>
    <w:rsid w:val="007B1D6E"/>
    <w:rsid w:val="007B2F81"/>
    <w:rsid w:val="007B4CFF"/>
    <w:rsid w:val="007B52BA"/>
    <w:rsid w:val="007B5447"/>
    <w:rsid w:val="007B64A7"/>
    <w:rsid w:val="007B6F6D"/>
    <w:rsid w:val="007C0DA9"/>
    <w:rsid w:val="007C1332"/>
    <w:rsid w:val="007C1880"/>
    <w:rsid w:val="007C2894"/>
    <w:rsid w:val="007C37BD"/>
    <w:rsid w:val="007C3EFB"/>
    <w:rsid w:val="007C40F0"/>
    <w:rsid w:val="007C4721"/>
    <w:rsid w:val="007C5DFF"/>
    <w:rsid w:val="007C654D"/>
    <w:rsid w:val="007C6B61"/>
    <w:rsid w:val="007C76F1"/>
    <w:rsid w:val="007C7A31"/>
    <w:rsid w:val="007D1A3D"/>
    <w:rsid w:val="007D1DAA"/>
    <w:rsid w:val="007D3A52"/>
    <w:rsid w:val="007D4DD6"/>
    <w:rsid w:val="007D5481"/>
    <w:rsid w:val="007D66C5"/>
    <w:rsid w:val="007E0589"/>
    <w:rsid w:val="007E239E"/>
    <w:rsid w:val="007E3259"/>
    <w:rsid w:val="007E3679"/>
    <w:rsid w:val="007E3C16"/>
    <w:rsid w:val="007E552D"/>
    <w:rsid w:val="007E6884"/>
    <w:rsid w:val="007E6AD4"/>
    <w:rsid w:val="007E7024"/>
    <w:rsid w:val="007F0801"/>
    <w:rsid w:val="007F0880"/>
    <w:rsid w:val="007F1E1E"/>
    <w:rsid w:val="007F1E82"/>
    <w:rsid w:val="007F2F84"/>
    <w:rsid w:val="007F356E"/>
    <w:rsid w:val="007F48FD"/>
    <w:rsid w:val="007F654F"/>
    <w:rsid w:val="007F6EA1"/>
    <w:rsid w:val="007F6F33"/>
    <w:rsid w:val="007F719B"/>
    <w:rsid w:val="007F72ED"/>
    <w:rsid w:val="007F7DDE"/>
    <w:rsid w:val="007F7F8A"/>
    <w:rsid w:val="00800A96"/>
    <w:rsid w:val="0080107A"/>
    <w:rsid w:val="00802A85"/>
    <w:rsid w:val="008059A0"/>
    <w:rsid w:val="008059E1"/>
    <w:rsid w:val="00805DBE"/>
    <w:rsid w:val="00806748"/>
    <w:rsid w:val="0080678E"/>
    <w:rsid w:val="008075C1"/>
    <w:rsid w:val="00807E72"/>
    <w:rsid w:val="008118B3"/>
    <w:rsid w:val="00814686"/>
    <w:rsid w:val="00814806"/>
    <w:rsid w:val="008151B7"/>
    <w:rsid w:val="00815753"/>
    <w:rsid w:val="00815A33"/>
    <w:rsid w:val="00815BDF"/>
    <w:rsid w:val="00815CCA"/>
    <w:rsid w:val="00815E59"/>
    <w:rsid w:val="008179F2"/>
    <w:rsid w:val="00820109"/>
    <w:rsid w:val="0082063A"/>
    <w:rsid w:val="0082077C"/>
    <w:rsid w:val="00820A0D"/>
    <w:rsid w:val="00820EFB"/>
    <w:rsid w:val="00821128"/>
    <w:rsid w:val="00822C17"/>
    <w:rsid w:val="00823509"/>
    <w:rsid w:val="0082355B"/>
    <w:rsid w:val="00824FAF"/>
    <w:rsid w:val="00825464"/>
    <w:rsid w:val="00825B3F"/>
    <w:rsid w:val="00826433"/>
    <w:rsid w:val="008268DB"/>
    <w:rsid w:val="00830231"/>
    <w:rsid w:val="008311CE"/>
    <w:rsid w:val="00832108"/>
    <w:rsid w:val="00832D8E"/>
    <w:rsid w:val="00832EC3"/>
    <w:rsid w:val="00834998"/>
    <w:rsid w:val="00835834"/>
    <w:rsid w:val="00841B5C"/>
    <w:rsid w:val="00842076"/>
    <w:rsid w:val="008424A6"/>
    <w:rsid w:val="008426C5"/>
    <w:rsid w:val="008431B9"/>
    <w:rsid w:val="0084439E"/>
    <w:rsid w:val="00844886"/>
    <w:rsid w:val="00846386"/>
    <w:rsid w:val="0084681D"/>
    <w:rsid w:val="008468A7"/>
    <w:rsid w:val="00847428"/>
    <w:rsid w:val="00847862"/>
    <w:rsid w:val="0084787A"/>
    <w:rsid w:val="00847EC6"/>
    <w:rsid w:val="00851C8F"/>
    <w:rsid w:val="008529F1"/>
    <w:rsid w:val="00852DDA"/>
    <w:rsid w:val="008568B4"/>
    <w:rsid w:val="00856A40"/>
    <w:rsid w:val="00861BD4"/>
    <w:rsid w:val="00862530"/>
    <w:rsid w:val="008638F2"/>
    <w:rsid w:val="00864F49"/>
    <w:rsid w:val="008663BF"/>
    <w:rsid w:val="00866976"/>
    <w:rsid w:val="00867EA1"/>
    <w:rsid w:val="00871C9A"/>
    <w:rsid w:val="00871EC3"/>
    <w:rsid w:val="00872172"/>
    <w:rsid w:val="0087243E"/>
    <w:rsid w:val="00872A66"/>
    <w:rsid w:val="00873012"/>
    <w:rsid w:val="00875142"/>
    <w:rsid w:val="00875EE5"/>
    <w:rsid w:val="00876661"/>
    <w:rsid w:val="00876C4E"/>
    <w:rsid w:val="00880258"/>
    <w:rsid w:val="00881904"/>
    <w:rsid w:val="008819C0"/>
    <w:rsid w:val="00881EE3"/>
    <w:rsid w:val="00883C08"/>
    <w:rsid w:val="008858C9"/>
    <w:rsid w:val="0088783E"/>
    <w:rsid w:val="008878B7"/>
    <w:rsid w:val="00891422"/>
    <w:rsid w:val="008924E0"/>
    <w:rsid w:val="00892671"/>
    <w:rsid w:val="008930E6"/>
    <w:rsid w:val="008948D1"/>
    <w:rsid w:val="00894BE8"/>
    <w:rsid w:val="008976A4"/>
    <w:rsid w:val="00897BBC"/>
    <w:rsid w:val="008A0320"/>
    <w:rsid w:val="008A0D37"/>
    <w:rsid w:val="008A2D79"/>
    <w:rsid w:val="008A2FF7"/>
    <w:rsid w:val="008A6224"/>
    <w:rsid w:val="008A6BE2"/>
    <w:rsid w:val="008A729B"/>
    <w:rsid w:val="008B2367"/>
    <w:rsid w:val="008B2462"/>
    <w:rsid w:val="008B24E3"/>
    <w:rsid w:val="008B258D"/>
    <w:rsid w:val="008B2D47"/>
    <w:rsid w:val="008B3177"/>
    <w:rsid w:val="008B3201"/>
    <w:rsid w:val="008B3DD2"/>
    <w:rsid w:val="008B4302"/>
    <w:rsid w:val="008B5533"/>
    <w:rsid w:val="008B55ED"/>
    <w:rsid w:val="008B5AD5"/>
    <w:rsid w:val="008B5C75"/>
    <w:rsid w:val="008B7953"/>
    <w:rsid w:val="008B7BA3"/>
    <w:rsid w:val="008C01E0"/>
    <w:rsid w:val="008C0239"/>
    <w:rsid w:val="008C0D3E"/>
    <w:rsid w:val="008C1590"/>
    <w:rsid w:val="008C294A"/>
    <w:rsid w:val="008C2B3F"/>
    <w:rsid w:val="008C2CF0"/>
    <w:rsid w:val="008C3495"/>
    <w:rsid w:val="008C35F6"/>
    <w:rsid w:val="008C3B05"/>
    <w:rsid w:val="008C3C28"/>
    <w:rsid w:val="008C5C16"/>
    <w:rsid w:val="008C65B4"/>
    <w:rsid w:val="008C65F9"/>
    <w:rsid w:val="008D07E2"/>
    <w:rsid w:val="008D0F17"/>
    <w:rsid w:val="008D109E"/>
    <w:rsid w:val="008D293A"/>
    <w:rsid w:val="008D3058"/>
    <w:rsid w:val="008D386A"/>
    <w:rsid w:val="008D3AB8"/>
    <w:rsid w:val="008D3FA1"/>
    <w:rsid w:val="008D41DB"/>
    <w:rsid w:val="008D46B9"/>
    <w:rsid w:val="008D4ED0"/>
    <w:rsid w:val="008D4FFA"/>
    <w:rsid w:val="008D5728"/>
    <w:rsid w:val="008D59A2"/>
    <w:rsid w:val="008D63EE"/>
    <w:rsid w:val="008D6B7D"/>
    <w:rsid w:val="008D6CAE"/>
    <w:rsid w:val="008E17A3"/>
    <w:rsid w:val="008E1FC5"/>
    <w:rsid w:val="008E2C47"/>
    <w:rsid w:val="008E2CC9"/>
    <w:rsid w:val="008E3E6D"/>
    <w:rsid w:val="008E51B3"/>
    <w:rsid w:val="008E5879"/>
    <w:rsid w:val="008E71D0"/>
    <w:rsid w:val="008E745C"/>
    <w:rsid w:val="008E76D1"/>
    <w:rsid w:val="008F1148"/>
    <w:rsid w:val="008F7041"/>
    <w:rsid w:val="008F72F9"/>
    <w:rsid w:val="008F7E0C"/>
    <w:rsid w:val="00901012"/>
    <w:rsid w:val="00901760"/>
    <w:rsid w:val="00902F37"/>
    <w:rsid w:val="0090323B"/>
    <w:rsid w:val="00903C51"/>
    <w:rsid w:val="009046A0"/>
    <w:rsid w:val="00905281"/>
    <w:rsid w:val="009052CD"/>
    <w:rsid w:val="009055CE"/>
    <w:rsid w:val="00906D4A"/>
    <w:rsid w:val="0090764C"/>
    <w:rsid w:val="00907C42"/>
    <w:rsid w:val="00907F02"/>
    <w:rsid w:val="009110FF"/>
    <w:rsid w:val="00911308"/>
    <w:rsid w:val="00913C3C"/>
    <w:rsid w:val="00913CF1"/>
    <w:rsid w:val="009145A3"/>
    <w:rsid w:val="009146C5"/>
    <w:rsid w:val="00914858"/>
    <w:rsid w:val="00914DCE"/>
    <w:rsid w:val="00914EC8"/>
    <w:rsid w:val="00915D28"/>
    <w:rsid w:val="0091664F"/>
    <w:rsid w:val="0092000F"/>
    <w:rsid w:val="00920159"/>
    <w:rsid w:val="00920546"/>
    <w:rsid w:val="00920C67"/>
    <w:rsid w:val="00921A71"/>
    <w:rsid w:val="00922BC9"/>
    <w:rsid w:val="00922D55"/>
    <w:rsid w:val="00925294"/>
    <w:rsid w:val="00926873"/>
    <w:rsid w:val="009301A0"/>
    <w:rsid w:val="00930DA4"/>
    <w:rsid w:val="00931DCE"/>
    <w:rsid w:val="0093262F"/>
    <w:rsid w:val="00932C44"/>
    <w:rsid w:val="00932EA7"/>
    <w:rsid w:val="00933020"/>
    <w:rsid w:val="00933071"/>
    <w:rsid w:val="00937BF1"/>
    <w:rsid w:val="00942039"/>
    <w:rsid w:val="0094360D"/>
    <w:rsid w:val="00943ED9"/>
    <w:rsid w:val="0094453D"/>
    <w:rsid w:val="00944B97"/>
    <w:rsid w:val="009472A8"/>
    <w:rsid w:val="00950983"/>
    <w:rsid w:val="009509DE"/>
    <w:rsid w:val="009514BA"/>
    <w:rsid w:val="00951A27"/>
    <w:rsid w:val="009521F6"/>
    <w:rsid w:val="0095244F"/>
    <w:rsid w:val="0095261D"/>
    <w:rsid w:val="00952B26"/>
    <w:rsid w:val="009532C0"/>
    <w:rsid w:val="00953A02"/>
    <w:rsid w:val="0095437F"/>
    <w:rsid w:val="009548D7"/>
    <w:rsid w:val="00955949"/>
    <w:rsid w:val="00957A2C"/>
    <w:rsid w:val="00957BC3"/>
    <w:rsid w:val="009605EF"/>
    <w:rsid w:val="00960A49"/>
    <w:rsid w:val="00961DFC"/>
    <w:rsid w:val="00962146"/>
    <w:rsid w:val="00966704"/>
    <w:rsid w:val="009670A2"/>
    <w:rsid w:val="00970B9C"/>
    <w:rsid w:val="00970BB1"/>
    <w:rsid w:val="00971415"/>
    <w:rsid w:val="00971BE1"/>
    <w:rsid w:val="00971E78"/>
    <w:rsid w:val="00972272"/>
    <w:rsid w:val="009727F8"/>
    <w:rsid w:val="00972885"/>
    <w:rsid w:val="009733E2"/>
    <w:rsid w:val="009748A0"/>
    <w:rsid w:val="009802D6"/>
    <w:rsid w:val="00980D8C"/>
    <w:rsid w:val="00980EC7"/>
    <w:rsid w:val="00980EF6"/>
    <w:rsid w:val="00981AE6"/>
    <w:rsid w:val="0098310B"/>
    <w:rsid w:val="009831D8"/>
    <w:rsid w:val="00983CE6"/>
    <w:rsid w:val="009844AA"/>
    <w:rsid w:val="0098527A"/>
    <w:rsid w:val="0098587D"/>
    <w:rsid w:val="009858DC"/>
    <w:rsid w:val="00985D63"/>
    <w:rsid w:val="009862B6"/>
    <w:rsid w:val="00986934"/>
    <w:rsid w:val="00986DA1"/>
    <w:rsid w:val="009871D6"/>
    <w:rsid w:val="009877D9"/>
    <w:rsid w:val="00987FF9"/>
    <w:rsid w:val="009900A7"/>
    <w:rsid w:val="009903DD"/>
    <w:rsid w:val="009913DB"/>
    <w:rsid w:val="0099159F"/>
    <w:rsid w:val="00994576"/>
    <w:rsid w:val="009952AB"/>
    <w:rsid w:val="00995F61"/>
    <w:rsid w:val="009968D0"/>
    <w:rsid w:val="00997EFF"/>
    <w:rsid w:val="009A1C29"/>
    <w:rsid w:val="009A3154"/>
    <w:rsid w:val="009A4449"/>
    <w:rsid w:val="009A493F"/>
    <w:rsid w:val="009A4BA0"/>
    <w:rsid w:val="009A4DCE"/>
    <w:rsid w:val="009A5EB0"/>
    <w:rsid w:val="009B1DB0"/>
    <w:rsid w:val="009B1EAA"/>
    <w:rsid w:val="009B2B3F"/>
    <w:rsid w:val="009B330D"/>
    <w:rsid w:val="009B41A2"/>
    <w:rsid w:val="009B59DA"/>
    <w:rsid w:val="009B5A9B"/>
    <w:rsid w:val="009B64BA"/>
    <w:rsid w:val="009B781C"/>
    <w:rsid w:val="009B7D76"/>
    <w:rsid w:val="009C0E0A"/>
    <w:rsid w:val="009C1952"/>
    <w:rsid w:val="009C3DAD"/>
    <w:rsid w:val="009C41B9"/>
    <w:rsid w:val="009C5E36"/>
    <w:rsid w:val="009C6117"/>
    <w:rsid w:val="009C6EA6"/>
    <w:rsid w:val="009C7371"/>
    <w:rsid w:val="009C7721"/>
    <w:rsid w:val="009C7FD0"/>
    <w:rsid w:val="009D0100"/>
    <w:rsid w:val="009D033A"/>
    <w:rsid w:val="009D0A96"/>
    <w:rsid w:val="009D0EA1"/>
    <w:rsid w:val="009D0EF2"/>
    <w:rsid w:val="009D63CC"/>
    <w:rsid w:val="009D6D3D"/>
    <w:rsid w:val="009D6D72"/>
    <w:rsid w:val="009D735F"/>
    <w:rsid w:val="009E00B4"/>
    <w:rsid w:val="009E0DA8"/>
    <w:rsid w:val="009E17C4"/>
    <w:rsid w:val="009E19D6"/>
    <w:rsid w:val="009E2D26"/>
    <w:rsid w:val="009E32EC"/>
    <w:rsid w:val="009E447D"/>
    <w:rsid w:val="009E4504"/>
    <w:rsid w:val="009E56D7"/>
    <w:rsid w:val="009E6BE7"/>
    <w:rsid w:val="009E75CA"/>
    <w:rsid w:val="009E7D29"/>
    <w:rsid w:val="009F0B83"/>
    <w:rsid w:val="009F1E1F"/>
    <w:rsid w:val="009F2DAC"/>
    <w:rsid w:val="009F734E"/>
    <w:rsid w:val="009F7E47"/>
    <w:rsid w:val="00A004F8"/>
    <w:rsid w:val="00A0079A"/>
    <w:rsid w:val="00A00B71"/>
    <w:rsid w:val="00A04196"/>
    <w:rsid w:val="00A04934"/>
    <w:rsid w:val="00A04F29"/>
    <w:rsid w:val="00A054D9"/>
    <w:rsid w:val="00A05913"/>
    <w:rsid w:val="00A05921"/>
    <w:rsid w:val="00A0651B"/>
    <w:rsid w:val="00A0752E"/>
    <w:rsid w:val="00A11D5D"/>
    <w:rsid w:val="00A120AD"/>
    <w:rsid w:val="00A13A38"/>
    <w:rsid w:val="00A14C83"/>
    <w:rsid w:val="00A14D3D"/>
    <w:rsid w:val="00A163BA"/>
    <w:rsid w:val="00A164A3"/>
    <w:rsid w:val="00A16B87"/>
    <w:rsid w:val="00A1721C"/>
    <w:rsid w:val="00A17B02"/>
    <w:rsid w:val="00A20536"/>
    <w:rsid w:val="00A2181E"/>
    <w:rsid w:val="00A22933"/>
    <w:rsid w:val="00A24F40"/>
    <w:rsid w:val="00A2589E"/>
    <w:rsid w:val="00A262B5"/>
    <w:rsid w:val="00A271B2"/>
    <w:rsid w:val="00A33202"/>
    <w:rsid w:val="00A33321"/>
    <w:rsid w:val="00A33C8D"/>
    <w:rsid w:val="00A33F19"/>
    <w:rsid w:val="00A34462"/>
    <w:rsid w:val="00A3451F"/>
    <w:rsid w:val="00A34777"/>
    <w:rsid w:val="00A35609"/>
    <w:rsid w:val="00A361F1"/>
    <w:rsid w:val="00A3776A"/>
    <w:rsid w:val="00A37E2F"/>
    <w:rsid w:val="00A40C16"/>
    <w:rsid w:val="00A4333F"/>
    <w:rsid w:val="00A44351"/>
    <w:rsid w:val="00A45077"/>
    <w:rsid w:val="00A46632"/>
    <w:rsid w:val="00A466F8"/>
    <w:rsid w:val="00A46F50"/>
    <w:rsid w:val="00A47E0F"/>
    <w:rsid w:val="00A5044E"/>
    <w:rsid w:val="00A514B8"/>
    <w:rsid w:val="00A520AD"/>
    <w:rsid w:val="00A5544C"/>
    <w:rsid w:val="00A56E04"/>
    <w:rsid w:val="00A577F2"/>
    <w:rsid w:val="00A57D4D"/>
    <w:rsid w:val="00A63832"/>
    <w:rsid w:val="00A649A8"/>
    <w:rsid w:val="00A64AD1"/>
    <w:rsid w:val="00A6706A"/>
    <w:rsid w:val="00A67A84"/>
    <w:rsid w:val="00A706FE"/>
    <w:rsid w:val="00A70A38"/>
    <w:rsid w:val="00A70FB3"/>
    <w:rsid w:val="00A71EB8"/>
    <w:rsid w:val="00A732B2"/>
    <w:rsid w:val="00A7346A"/>
    <w:rsid w:val="00A7361E"/>
    <w:rsid w:val="00A739F9"/>
    <w:rsid w:val="00A74190"/>
    <w:rsid w:val="00A742F7"/>
    <w:rsid w:val="00A765BF"/>
    <w:rsid w:val="00A77D5B"/>
    <w:rsid w:val="00A83D18"/>
    <w:rsid w:val="00A847BC"/>
    <w:rsid w:val="00A84BE8"/>
    <w:rsid w:val="00A84DD5"/>
    <w:rsid w:val="00A8540F"/>
    <w:rsid w:val="00A85946"/>
    <w:rsid w:val="00A85C2F"/>
    <w:rsid w:val="00A860BB"/>
    <w:rsid w:val="00A861DE"/>
    <w:rsid w:val="00A86764"/>
    <w:rsid w:val="00A87275"/>
    <w:rsid w:val="00A8731E"/>
    <w:rsid w:val="00A8787A"/>
    <w:rsid w:val="00A9050D"/>
    <w:rsid w:val="00A90F7A"/>
    <w:rsid w:val="00A936B3"/>
    <w:rsid w:val="00A9450B"/>
    <w:rsid w:val="00A94725"/>
    <w:rsid w:val="00A95C8C"/>
    <w:rsid w:val="00A963BB"/>
    <w:rsid w:val="00A965DA"/>
    <w:rsid w:val="00A9670A"/>
    <w:rsid w:val="00A968D2"/>
    <w:rsid w:val="00A96D4F"/>
    <w:rsid w:val="00A9718A"/>
    <w:rsid w:val="00AA0B6B"/>
    <w:rsid w:val="00AA117C"/>
    <w:rsid w:val="00AA229B"/>
    <w:rsid w:val="00AA32C6"/>
    <w:rsid w:val="00AA4A0B"/>
    <w:rsid w:val="00AA51B4"/>
    <w:rsid w:val="00AA5347"/>
    <w:rsid w:val="00AA5651"/>
    <w:rsid w:val="00AA6210"/>
    <w:rsid w:val="00AA70F7"/>
    <w:rsid w:val="00AA722E"/>
    <w:rsid w:val="00AA78F2"/>
    <w:rsid w:val="00AB06F2"/>
    <w:rsid w:val="00AB351A"/>
    <w:rsid w:val="00AB3A81"/>
    <w:rsid w:val="00AB3D5F"/>
    <w:rsid w:val="00AB3D62"/>
    <w:rsid w:val="00AB4281"/>
    <w:rsid w:val="00AB432F"/>
    <w:rsid w:val="00AB498D"/>
    <w:rsid w:val="00AB51DC"/>
    <w:rsid w:val="00AB64F1"/>
    <w:rsid w:val="00AB6F65"/>
    <w:rsid w:val="00AB7439"/>
    <w:rsid w:val="00AB74A0"/>
    <w:rsid w:val="00AB7C4F"/>
    <w:rsid w:val="00AC0736"/>
    <w:rsid w:val="00AC08BB"/>
    <w:rsid w:val="00AC0D35"/>
    <w:rsid w:val="00AC1BBB"/>
    <w:rsid w:val="00AC645D"/>
    <w:rsid w:val="00AC6EAE"/>
    <w:rsid w:val="00AC71BB"/>
    <w:rsid w:val="00AD12F2"/>
    <w:rsid w:val="00AD32E3"/>
    <w:rsid w:val="00AD455C"/>
    <w:rsid w:val="00AD5C44"/>
    <w:rsid w:val="00AD66ED"/>
    <w:rsid w:val="00AE0E84"/>
    <w:rsid w:val="00AE2957"/>
    <w:rsid w:val="00AE2D9C"/>
    <w:rsid w:val="00AE2E73"/>
    <w:rsid w:val="00AE3408"/>
    <w:rsid w:val="00AE372D"/>
    <w:rsid w:val="00AE4CF4"/>
    <w:rsid w:val="00AE6A1A"/>
    <w:rsid w:val="00AF07E4"/>
    <w:rsid w:val="00AF17C5"/>
    <w:rsid w:val="00AF2050"/>
    <w:rsid w:val="00AF2DD9"/>
    <w:rsid w:val="00AF3568"/>
    <w:rsid w:val="00AF3F51"/>
    <w:rsid w:val="00AF67BE"/>
    <w:rsid w:val="00B0060C"/>
    <w:rsid w:val="00B00F35"/>
    <w:rsid w:val="00B03998"/>
    <w:rsid w:val="00B04637"/>
    <w:rsid w:val="00B05B21"/>
    <w:rsid w:val="00B05E81"/>
    <w:rsid w:val="00B06FC2"/>
    <w:rsid w:val="00B070A0"/>
    <w:rsid w:val="00B1102D"/>
    <w:rsid w:val="00B11CB9"/>
    <w:rsid w:val="00B12D65"/>
    <w:rsid w:val="00B12F29"/>
    <w:rsid w:val="00B13E79"/>
    <w:rsid w:val="00B14244"/>
    <w:rsid w:val="00B14A3F"/>
    <w:rsid w:val="00B14D02"/>
    <w:rsid w:val="00B159CA"/>
    <w:rsid w:val="00B1692F"/>
    <w:rsid w:val="00B16B9B"/>
    <w:rsid w:val="00B16CE9"/>
    <w:rsid w:val="00B21719"/>
    <w:rsid w:val="00B21CD6"/>
    <w:rsid w:val="00B220B5"/>
    <w:rsid w:val="00B228B8"/>
    <w:rsid w:val="00B22DC5"/>
    <w:rsid w:val="00B23253"/>
    <w:rsid w:val="00B23A88"/>
    <w:rsid w:val="00B24212"/>
    <w:rsid w:val="00B27056"/>
    <w:rsid w:val="00B31E4F"/>
    <w:rsid w:val="00B3317A"/>
    <w:rsid w:val="00B34D99"/>
    <w:rsid w:val="00B35330"/>
    <w:rsid w:val="00B3594F"/>
    <w:rsid w:val="00B370A9"/>
    <w:rsid w:val="00B378C3"/>
    <w:rsid w:val="00B41A68"/>
    <w:rsid w:val="00B41C64"/>
    <w:rsid w:val="00B42277"/>
    <w:rsid w:val="00B426DE"/>
    <w:rsid w:val="00B441F9"/>
    <w:rsid w:val="00B4511C"/>
    <w:rsid w:val="00B45E27"/>
    <w:rsid w:val="00B46D95"/>
    <w:rsid w:val="00B506F9"/>
    <w:rsid w:val="00B511F5"/>
    <w:rsid w:val="00B525B0"/>
    <w:rsid w:val="00B53891"/>
    <w:rsid w:val="00B53CF5"/>
    <w:rsid w:val="00B544BB"/>
    <w:rsid w:val="00B54B63"/>
    <w:rsid w:val="00B556FC"/>
    <w:rsid w:val="00B55A7F"/>
    <w:rsid w:val="00B566D5"/>
    <w:rsid w:val="00B6037D"/>
    <w:rsid w:val="00B608BC"/>
    <w:rsid w:val="00B60AC1"/>
    <w:rsid w:val="00B61CD5"/>
    <w:rsid w:val="00B623DA"/>
    <w:rsid w:val="00B62D5E"/>
    <w:rsid w:val="00B639DF"/>
    <w:rsid w:val="00B63A06"/>
    <w:rsid w:val="00B63E75"/>
    <w:rsid w:val="00B64C3D"/>
    <w:rsid w:val="00B65612"/>
    <w:rsid w:val="00B65A7B"/>
    <w:rsid w:val="00B66733"/>
    <w:rsid w:val="00B66C9E"/>
    <w:rsid w:val="00B67236"/>
    <w:rsid w:val="00B67697"/>
    <w:rsid w:val="00B70935"/>
    <w:rsid w:val="00B71B9D"/>
    <w:rsid w:val="00B727B2"/>
    <w:rsid w:val="00B72B90"/>
    <w:rsid w:val="00B72FD5"/>
    <w:rsid w:val="00B7306F"/>
    <w:rsid w:val="00B737A1"/>
    <w:rsid w:val="00B73C56"/>
    <w:rsid w:val="00B74186"/>
    <w:rsid w:val="00B74D65"/>
    <w:rsid w:val="00B752F2"/>
    <w:rsid w:val="00B75D1D"/>
    <w:rsid w:val="00B80A59"/>
    <w:rsid w:val="00B81A67"/>
    <w:rsid w:val="00B81B55"/>
    <w:rsid w:val="00B82AE9"/>
    <w:rsid w:val="00B82F18"/>
    <w:rsid w:val="00B831BA"/>
    <w:rsid w:val="00B83B57"/>
    <w:rsid w:val="00B83DAD"/>
    <w:rsid w:val="00B84ECC"/>
    <w:rsid w:val="00B8509E"/>
    <w:rsid w:val="00B85410"/>
    <w:rsid w:val="00B87A4B"/>
    <w:rsid w:val="00B9104D"/>
    <w:rsid w:val="00B9172A"/>
    <w:rsid w:val="00B9194B"/>
    <w:rsid w:val="00B930AB"/>
    <w:rsid w:val="00B95D67"/>
    <w:rsid w:val="00B97652"/>
    <w:rsid w:val="00BA1015"/>
    <w:rsid w:val="00BA19B4"/>
    <w:rsid w:val="00BA45AF"/>
    <w:rsid w:val="00BA60D3"/>
    <w:rsid w:val="00BA6289"/>
    <w:rsid w:val="00BA650F"/>
    <w:rsid w:val="00BA77C3"/>
    <w:rsid w:val="00BB0A4A"/>
    <w:rsid w:val="00BB1D13"/>
    <w:rsid w:val="00BB23A7"/>
    <w:rsid w:val="00BB4114"/>
    <w:rsid w:val="00BB4437"/>
    <w:rsid w:val="00BB4CA5"/>
    <w:rsid w:val="00BB5A22"/>
    <w:rsid w:val="00BB5AAE"/>
    <w:rsid w:val="00BB5B83"/>
    <w:rsid w:val="00BB69A5"/>
    <w:rsid w:val="00BB6E0E"/>
    <w:rsid w:val="00BB70C5"/>
    <w:rsid w:val="00BB73D2"/>
    <w:rsid w:val="00BB7E1C"/>
    <w:rsid w:val="00BC031F"/>
    <w:rsid w:val="00BC0D04"/>
    <w:rsid w:val="00BC0DB7"/>
    <w:rsid w:val="00BC1DB4"/>
    <w:rsid w:val="00BC1E47"/>
    <w:rsid w:val="00BC20E2"/>
    <w:rsid w:val="00BC3D05"/>
    <w:rsid w:val="00BC3D32"/>
    <w:rsid w:val="00BC55E4"/>
    <w:rsid w:val="00BC5B53"/>
    <w:rsid w:val="00BC5BA4"/>
    <w:rsid w:val="00BC650D"/>
    <w:rsid w:val="00BC685A"/>
    <w:rsid w:val="00BC7D6D"/>
    <w:rsid w:val="00BC7FC2"/>
    <w:rsid w:val="00BD1D0D"/>
    <w:rsid w:val="00BD37D4"/>
    <w:rsid w:val="00BD398A"/>
    <w:rsid w:val="00BD3C38"/>
    <w:rsid w:val="00BD4751"/>
    <w:rsid w:val="00BD5328"/>
    <w:rsid w:val="00BE0B8D"/>
    <w:rsid w:val="00BE1BED"/>
    <w:rsid w:val="00BE1F76"/>
    <w:rsid w:val="00BE2CD1"/>
    <w:rsid w:val="00BE40C3"/>
    <w:rsid w:val="00BE53F0"/>
    <w:rsid w:val="00BE60D2"/>
    <w:rsid w:val="00BE6E16"/>
    <w:rsid w:val="00BE7317"/>
    <w:rsid w:val="00BE7ADD"/>
    <w:rsid w:val="00BE7B24"/>
    <w:rsid w:val="00BF0A70"/>
    <w:rsid w:val="00BF115E"/>
    <w:rsid w:val="00BF16CC"/>
    <w:rsid w:val="00BF1D2C"/>
    <w:rsid w:val="00BF25AC"/>
    <w:rsid w:val="00BF36B7"/>
    <w:rsid w:val="00BF5C2C"/>
    <w:rsid w:val="00BF6C5F"/>
    <w:rsid w:val="00BF6E3F"/>
    <w:rsid w:val="00C00C82"/>
    <w:rsid w:val="00C01D9D"/>
    <w:rsid w:val="00C02F02"/>
    <w:rsid w:val="00C03987"/>
    <w:rsid w:val="00C03E74"/>
    <w:rsid w:val="00C055BA"/>
    <w:rsid w:val="00C06189"/>
    <w:rsid w:val="00C062D4"/>
    <w:rsid w:val="00C06E51"/>
    <w:rsid w:val="00C13BA1"/>
    <w:rsid w:val="00C13DC2"/>
    <w:rsid w:val="00C1410B"/>
    <w:rsid w:val="00C1514A"/>
    <w:rsid w:val="00C15AE0"/>
    <w:rsid w:val="00C15D9B"/>
    <w:rsid w:val="00C16068"/>
    <w:rsid w:val="00C1656D"/>
    <w:rsid w:val="00C16F13"/>
    <w:rsid w:val="00C17800"/>
    <w:rsid w:val="00C2018D"/>
    <w:rsid w:val="00C20FB6"/>
    <w:rsid w:val="00C22938"/>
    <w:rsid w:val="00C22DBA"/>
    <w:rsid w:val="00C23D03"/>
    <w:rsid w:val="00C2477E"/>
    <w:rsid w:val="00C24E69"/>
    <w:rsid w:val="00C24EE4"/>
    <w:rsid w:val="00C24FC5"/>
    <w:rsid w:val="00C255A5"/>
    <w:rsid w:val="00C25A75"/>
    <w:rsid w:val="00C25DFF"/>
    <w:rsid w:val="00C264B2"/>
    <w:rsid w:val="00C26D1B"/>
    <w:rsid w:val="00C26E0A"/>
    <w:rsid w:val="00C2752F"/>
    <w:rsid w:val="00C31B78"/>
    <w:rsid w:val="00C31EE9"/>
    <w:rsid w:val="00C3237F"/>
    <w:rsid w:val="00C32920"/>
    <w:rsid w:val="00C32EAC"/>
    <w:rsid w:val="00C3325C"/>
    <w:rsid w:val="00C33A10"/>
    <w:rsid w:val="00C342E9"/>
    <w:rsid w:val="00C34761"/>
    <w:rsid w:val="00C34B2F"/>
    <w:rsid w:val="00C34E66"/>
    <w:rsid w:val="00C34EDB"/>
    <w:rsid w:val="00C3548E"/>
    <w:rsid w:val="00C362ED"/>
    <w:rsid w:val="00C37DE3"/>
    <w:rsid w:val="00C37F80"/>
    <w:rsid w:val="00C40D82"/>
    <w:rsid w:val="00C4280E"/>
    <w:rsid w:val="00C42E07"/>
    <w:rsid w:val="00C4353A"/>
    <w:rsid w:val="00C436E7"/>
    <w:rsid w:val="00C43812"/>
    <w:rsid w:val="00C442DC"/>
    <w:rsid w:val="00C452E8"/>
    <w:rsid w:val="00C452FB"/>
    <w:rsid w:val="00C4593E"/>
    <w:rsid w:val="00C45C16"/>
    <w:rsid w:val="00C45DA5"/>
    <w:rsid w:val="00C46194"/>
    <w:rsid w:val="00C46898"/>
    <w:rsid w:val="00C5022E"/>
    <w:rsid w:val="00C50241"/>
    <w:rsid w:val="00C5058F"/>
    <w:rsid w:val="00C507D2"/>
    <w:rsid w:val="00C50CC0"/>
    <w:rsid w:val="00C55053"/>
    <w:rsid w:val="00C61726"/>
    <w:rsid w:val="00C619A5"/>
    <w:rsid w:val="00C61E3B"/>
    <w:rsid w:val="00C62F70"/>
    <w:rsid w:val="00C63CEC"/>
    <w:rsid w:val="00C647AB"/>
    <w:rsid w:val="00C64D23"/>
    <w:rsid w:val="00C7014B"/>
    <w:rsid w:val="00C71A97"/>
    <w:rsid w:val="00C720ED"/>
    <w:rsid w:val="00C72C5F"/>
    <w:rsid w:val="00C73CEA"/>
    <w:rsid w:val="00C742E3"/>
    <w:rsid w:val="00C75771"/>
    <w:rsid w:val="00C758FC"/>
    <w:rsid w:val="00C76465"/>
    <w:rsid w:val="00C7727F"/>
    <w:rsid w:val="00C77D8B"/>
    <w:rsid w:val="00C807EC"/>
    <w:rsid w:val="00C80FF8"/>
    <w:rsid w:val="00C814CD"/>
    <w:rsid w:val="00C82C79"/>
    <w:rsid w:val="00C8508C"/>
    <w:rsid w:val="00C852D4"/>
    <w:rsid w:val="00C85433"/>
    <w:rsid w:val="00C85D36"/>
    <w:rsid w:val="00C8690B"/>
    <w:rsid w:val="00C8701B"/>
    <w:rsid w:val="00C8776C"/>
    <w:rsid w:val="00C8786E"/>
    <w:rsid w:val="00C87913"/>
    <w:rsid w:val="00C87B31"/>
    <w:rsid w:val="00C90963"/>
    <w:rsid w:val="00C91CDF"/>
    <w:rsid w:val="00C9243D"/>
    <w:rsid w:val="00C93CA3"/>
    <w:rsid w:val="00C93FD8"/>
    <w:rsid w:val="00C94CB7"/>
    <w:rsid w:val="00C950BA"/>
    <w:rsid w:val="00C951A0"/>
    <w:rsid w:val="00C951F1"/>
    <w:rsid w:val="00C969B5"/>
    <w:rsid w:val="00C97018"/>
    <w:rsid w:val="00C970D7"/>
    <w:rsid w:val="00CA045D"/>
    <w:rsid w:val="00CA11D7"/>
    <w:rsid w:val="00CA27A3"/>
    <w:rsid w:val="00CA365D"/>
    <w:rsid w:val="00CA3E6E"/>
    <w:rsid w:val="00CA68C5"/>
    <w:rsid w:val="00CA6BCD"/>
    <w:rsid w:val="00CA7F4F"/>
    <w:rsid w:val="00CB1575"/>
    <w:rsid w:val="00CB1823"/>
    <w:rsid w:val="00CB38EE"/>
    <w:rsid w:val="00CB51DB"/>
    <w:rsid w:val="00CB61E5"/>
    <w:rsid w:val="00CB6A91"/>
    <w:rsid w:val="00CC0FB0"/>
    <w:rsid w:val="00CC2992"/>
    <w:rsid w:val="00CC2ACE"/>
    <w:rsid w:val="00CC3A86"/>
    <w:rsid w:val="00CC3C26"/>
    <w:rsid w:val="00CC4784"/>
    <w:rsid w:val="00CC4EC1"/>
    <w:rsid w:val="00CC5A4B"/>
    <w:rsid w:val="00CC623B"/>
    <w:rsid w:val="00CD01AF"/>
    <w:rsid w:val="00CD2434"/>
    <w:rsid w:val="00CD2C49"/>
    <w:rsid w:val="00CD2CBB"/>
    <w:rsid w:val="00CD3AE9"/>
    <w:rsid w:val="00CD49FA"/>
    <w:rsid w:val="00CD4D02"/>
    <w:rsid w:val="00CD4DEB"/>
    <w:rsid w:val="00CD7933"/>
    <w:rsid w:val="00CE0844"/>
    <w:rsid w:val="00CE1D58"/>
    <w:rsid w:val="00CE202B"/>
    <w:rsid w:val="00CE21FC"/>
    <w:rsid w:val="00CE220C"/>
    <w:rsid w:val="00CE22B4"/>
    <w:rsid w:val="00CE2621"/>
    <w:rsid w:val="00CE3481"/>
    <w:rsid w:val="00CE4F5A"/>
    <w:rsid w:val="00CE5F73"/>
    <w:rsid w:val="00CE68B3"/>
    <w:rsid w:val="00CE76E0"/>
    <w:rsid w:val="00CE770D"/>
    <w:rsid w:val="00CF19D1"/>
    <w:rsid w:val="00CF2B15"/>
    <w:rsid w:val="00CF319C"/>
    <w:rsid w:val="00CF4AEC"/>
    <w:rsid w:val="00CF5486"/>
    <w:rsid w:val="00CF5C89"/>
    <w:rsid w:val="00CF6854"/>
    <w:rsid w:val="00CF6D24"/>
    <w:rsid w:val="00CF7F27"/>
    <w:rsid w:val="00D01038"/>
    <w:rsid w:val="00D0161C"/>
    <w:rsid w:val="00D0164F"/>
    <w:rsid w:val="00D0245B"/>
    <w:rsid w:val="00D0261E"/>
    <w:rsid w:val="00D046AE"/>
    <w:rsid w:val="00D066A7"/>
    <w:rsid w:val="00D07DF9"/>
    <w:rsid w:val="00D105CD"/>
    <w:rsid w:val="00D11A33"/>
    <w:rsid w:val="00D132F9"/>
    <w:rsid w:val="00D13D6C"/>
    <w:rsid w:val="00D1497C"/>
    <w:rsid w:val="00D15D0A"/>
    <w:rsid w:val="00D1676F"/>
    <w:rsid w:val="00D16D6C"/>
    <w:rsid w:val="00D1780D"/>
    <w:rsid w:val="00D20CEF"/>
    <w:rsid w:val="00D21529"/>
    <w:rsid w:val="00D21568"/>
    <w:rsid w:val="00D21B88"/>
    <w:rsid w:val="00D2344F"/>
    <w:rsid w:val="00D2393C"/>
    <w:rsid w:val="00D24D97"/>
    <w:rsid w:val="00D24EC9"/>
    <w:rsid w:val="00D25FD5"/>
    <w:rsid w:val="00D269EB"/>
    <w:rsid w:val="00D26F52"/>
    <w:rsid w:val="00D31A20"/>
    <w:rsid w:val="00D340BC"/>
    <w:rsid w:val="00D3416D"/>
    <w:rsid w:val="00D34261"/>
    <w:rsid w:val="00D349FC"/>
    <w:rsid w:val="00D34E3D"/>
    <w:rsid w:val="00D34F1F"/>
    <w:rsid w:val="00D37294"/>
    <w:rsid w:val="00D37942"/>
    <w:rsid w:val="00D401E7"/>
    <w:rsid w:val="00D4095C"/>
    <w:rsid w:val="00D41237"/>
    <w:rsid w:val="00D43EC3"/>
    <w:rsid w:val="00D45EDF"/>
    <w:rsid w:val="00D46111"/>
    <w:rsid w:val="00D46173"/>
    <w:rsid w:val="00D47202"/>
    <w:rsid w:val="00D47FC2"/>
    <w:rsid w:val="00D51D78"/>
    <w:rsid w:val="00D523CD"/>
    <w:rsid w:val="00D5342B"/>
    <w:rsid w:val="00D5345C"/>
    <w:rsid w:val="00D540AB"/>
    <w:rsid w:val="00D54957"/>
    <w:rsid w:val="00D55C77"/>
    <w:rsid w:val="00D55D2D"/>
    <w:rsid w:val="00D55DBF"/>
    <w:rsid w:val="00D568D9"/>
    <w:rsid w:val="00D56CC3"/>
    <w:rsid w:val="00D57B69"/>
    <w:rsid w:val="00D60118"/>
    <w:rsid w:val="00D6085E"/>
    <w:rsid w:val="00D60F74"/>
    <w:rsid w:val="00D6102A"/>
    <w:rsid w:val="00D61730"/>
    <w:rsid w:val="00D61B3E"/>
    <w:rsid w:val="00D61D05"/>
    <w:rsid w:val="00D61E5E"/>
    <w:rsid w:val="00D62757"/>
    <w:rsid w:val="00D62F82"/>
    <w:rsid w:val="00D632FC"/>
    <w:rsid w:val="00D63F1D"/>
    <w:rsid w:val="00D64215"/>
    <w:rsid w:val="00D65235"/>
    <w:rsid w:val="00D668D4"/>
    <w:rsid w:val="00D6703A"/>
    <w:rsid w:val="00D67851"/>
    <w:rsid w:val="00D7066E"/>
    <w:rsid w:val="00D70EDE"/>
    <w:rsid w:val="00D71E63"/>
    <w:rsid w:val="00D7238A"/>
    <w:rsid w:val="00D74461"/>
    <w:rsid w:val="00D749E5"/>
    <w:rsid w:val="00D74C8A"/>
    <w:rsid w:val="00D755D9"/>
    <w:rsid w:val="00D76000"/>
    <w:rsid w:val="00D76180"/>
    <w:rsid w:val="00D812B3"/>
    <w:rsid w:val="00D812F0"/>
    <w:rsid w:val="00D816C1"/>
    <w:rsid w:val="00D8175D"/>
    <w:rsid w:val="00D81AF7"/>
    <w:rsid w:val="00D821EC"/>
    <w:rsid w:val="00D82698"/>
    <w:rsid w:val="00D8290E"/>
    <w:rsid w:val="00D83306"/>
    <w:rsid w:val="00D83B34"/>
    <w:rsid w:val="00D84282"/>
    <w:rsid w:val="00D8434C"/>
    <w:rsid w:val="00D8511D"/>
    <w:rsid w:val="00D90A97"/>
    <w:rsid w:val="00D9179B"/>
    <w:rsid w:val="00D928AD"/>
    <w:rsid w:val="00D92F1C"/>
    <w:rsid w:val="00D94E3B"/>
    <w:rsid w:val="00D956A8"/>
    <w:rsid w:val="00D959D4"/>
    <w:rsid w:val="00DA0DE5"/>
    <w:rsid w:val="00DA1D70"/>
    <w:rsid w:val="00DA2F12"/>
    <w:rsid w:val="00DA367B"/>
    <w:rsid w:val="00DA36D9"/>
    <w:rsid w:val="00DA3C20"/>
    <w:rsid w:val="00DA4A08"/>
    <w:rsid w:val="00DA4DF1"/>
    <w:rsid w:val="00DA5326"/>
    <w:rsid w:val="00DA62AF"/>
    <w:rsid w:val="00DA70C1"/>
    <w:rsid w:val="00DA748F"/>
    <w:rsid w:val="00DB004D"/>
    <w:rsid w:val="00DB0214"/>
    <w:rsid w:val="00DB0EF3"/>
    <w:rsid w:val="00DB28DA"/>
    <w:rsid w:val="00DB33B0"/>
    <w:rsid w:val="00DB44FF"/>
    <w:rsid w:val="00DB4C2A"/>
    <w:rsid w:val="00DB5EF0"/>
    <w:rsid w:val="00DB62F4"/>
    <w:rsid w:val="00DC14C6"/>
    <w:rsid w:val="00DC1A5E"/>
    <w:rsid w:val="00DC2041"/>
    <w:rsid w:val="00DC210A"/>
    <w:rsid w:val="00DC260F"/>
    <w:rsid w:val="00DC26EF"/>
    <w:rsid w:val="00DC2BC2"/>
    <w:rsid w:val="00DC3196"/>
    <w:rsid w:val="00DC46BF"/>
    <w:rsid w:val="00DC5D5B"/>
    <w:rsid w:val="00DC7346"/>
    <w:rsid w:val="00DD069F"/>
    <w:rsid w:val="00DD1CD2"/>
    <w:rsid w:val="00DD2CD1"/>
    <w:rsid w:val="00DD3345"/>
    <w:rsid w:val="00DD56F4"/>
    <w:rsid w:val="00DE0FE0"/>
    <w:rsid w:val="00DE1FB6"/>
    <w:rsid w:val="00DE20CA"/>
    <w:rsid w:val="00DE402A"/>
    <w:rsid w:val="00DE4DB2"/>
    <w:rsid w:val="00DE560C"/>
    <w:rsid w:val="00DE6E97"/>
    <w:rsid w:val="00DE7361"/>
    <w:rsid w:val="00DE74AA"/>
    <w:rsid w:val="00DF1F04"/>
    <w:rsid w:val="00DF3224"/>
    <w:rsid w:val="00DF3D9B"/>
    <w:rsid w:val="00DF4147"/>
    <w:rsid w:val="00DF4265"/>
    <w:rsid w:val="00DF474D"/>
    <w:rsid w:val="00DF4BE3"/>
    <w:rsid w:val="00DF5462"/>
    <w:rsid w:val="00DF5510"/>
    <w:rsid w:val="00DF565F"/>
    <w:rsid w:val="00DF5FF3"/>
    <w:rsid w:val="00DF690B"/>
    <w:rsid w:val="00DF70A4"/>
    <w:rsid w:val="00E0091B"/>
    <w:rsid w:val="00E037CE"/>
    <w:rsid w:val="00E04E75"/>
    <w:rsid w:val="00E0537D"/>
    <w:rsid w:val="00E05847"/>
    <w:rsid w:val="00E05D02"/>
    <w:rsid w:val="00E07520"/>
    <w:rsid w:val="00E0761F"/>
    <w:rsid w:val="00E10B19"/>
    <w:rsid w:val="00E11649"/>
    <w:rsid w:val="00E122FB"/>
    <w:rsid w:val="00E156B3"/>
    <w:rsid w:val="00E15C06"/>
    <w:rsid w:val="00E16F92"/>
    <w:rsid w:val="00E20209"/>
    <w:rsid w:val="00E2096E"/>
    <w:rsid w:val="00E212BC"/>
    <w:rsid w:val="00E21532"/>
    <w:rsid w:val="00E23271"/>
    <w:rsid w:val="00E24909"/>
    <w:rsid w:val="00E250E2"/>
    <w:rsid w:val="00E26131"/>
    <w:rsid w:val="00E268C9"/>
    <w:rsid w:val="00E26C8F"/>
    <w:rsid w:val="00E2770A"/>
    <w:rsid w:val="00E31267"/>
    <w:rsid w:val="00E31692"/>
    <w:rsid w:val="00E3266B"/>
    <w:rsid w:val="00E32737"/>
    <w:rsid w:val="00E3415D"/>
    <w:rsid w:val="00E34A0B"/>
    <w:rsid w:val="00E34EB0"/>
    <w:rsid w:val="00E36205"/>
    <w:rsid w:val="00E371C4"/>
    <w:rsid w:val="00E37908"/>
    <w:rsid w:val="00E421F5"/>
    <w:rsid w:val="00E437CB"/>
    <w:rsid w:val="00E446D2"/>
    <w:rsid w:val="00E44A7C"/>
    <w:rsid w:val="00E44DCE"/>
    <w:rsid w:val="00E474FF"/>
    <w:rsid w:val="00E47953"/>
    <w:rsid w:val="00E47B8D"/>
    <w:rsid w:val="00E50C88"/>
    <w:rsid w:val="00E51020"/>
    <w:rsid w:val="00E5170F"/>
    <w:rsid w:val="00E5200F"/>
    <w:rsid w:val="00E52C00"/>
    <w:rsid w:val="00E52CAF"/>
    <w:rsid w:val="00E535DB"/>
    <w:rsid w:val="00E554F6"/>
    <w:rsid w:val="00E5634E"/>
    <w:rsid w:val="00E5685E"/>
    <w:rsid w:val="00E601B3"/>
    <w:rsid w:val="00E607F8"/>
    <w:rsid w:val="00E6173B"/>
    <w:rsid w:val="00E61FF3"/>
    <w:rsid w:val="00E62493"/>
    <w:rsid w:val="00E644D2"/>
    <w:rsid w:val="00E64F6E"/>
    <w:rsid w:val="00E653AF"/>
    <w:rsid w:val="00E6672F"/>
    <w:rsid w:val="00E7004D"/>
    <w:rsid w:val="00E70DA1"/>
    <w:rsid w:val="00E7150C"/>
    <w:rsid w:val="00E720D8"/>
    <w:rsid w:val="00E72C84"/>
    <w:rsid w:val="00E744F7"/>
    <w:rsid w:val="00E75D1F"/>
    <w:rsid w:val="00E76DDC"/>
    <w:rsid w:val="00E80300"/>
    <w:rsid w:val="00E81A18"/>
    <w:rsid w:val="00E851BD"/>
    <w:rsid w:val="00E85AB9"/>
    <w:rsid w:val="00E86EE7"/>
    <w:rsid w:val="00E87B45"/>
    <w:rsid w:val="00E87BAE"/>
    <w:rsid w:val="00E90124"/>
    <w:rsid w:val="00E90299"/>
    <w:rsid w:val="00E9029E"/>
    <w:rsid w:val="00E90E41"/>
    <w:rsid w:val="00E914B5"/>
    <w:rsid w:val="00E91628"/>
    <w:rsid w:val="00E91B9C"/>
    <w:rsid w:val="00E939BD"/>
    <w:rsid w:val="00E93F19"/>
    <w:rsid w:val="00E962B5"/>
    <w:rsid w:val="00E96874"/>
    <w:rsid w:val="00E97150"/>
    <w:rsid w:val="00E9722C"/>
    <w:rsid w:val="00EA05A3"/>
    <w:rsid w:val="00EA1B07"/>
    <w:rsid w:val="00EA279A"/>
    <w:rsid w:val="00EA638A"/>
    <w:rsid w:val="00EA66D8"/>
    <w:rsid w:val="00EA6A28"/>
    <w:rsid w:val="00EA7F37"/>
    <w:rsid w:val="00EB0B54"/>
    <w:rsid w:val="00EB1285"/>
    <w:rsid w:val="00EB12F0"/>
    <w:rsid w:val="00EB1B1A"/>
    <w:rsid w:val="00EB34FB"/>
    <w:rsid w:val="00EB3A53"/>
    <w:rsid w:val="00EB521E"/>
    <w:rsid w:val="00EB55AF"/>
    <w:rsid w:val="00EB5AF3"/>
    <w:rsid w:val="00EB62B7"/>
    <w:rsid w:val="00EB6D1E"/>
    <w:rsid w:val="00EB752D"/>
    <w:rsid w:val="00EC05B9"/>
    <w:rsid w:val="00EC083B"/>
    <w:rsid w:val="00EC1096"/>
    <w:rsid w:val="00EC10FC"/>
    <w:rsid w:val="00EC111E"/>
    <w:rsid w:val="00EC14CC"/>
    <w:rsid w:val="00EC17E9"/>
    <w:rsid w:val="00EC3D56"/>
    <w:rsid w:val="00EC4403"/>
    <w:rsid w:val="00EC5172"/>
    <w:rsid w:val="00EC5286"/>
    <w:rsid w:val="00EC579D"/>
    <w:rsid w:val="00EC6199"/>
    <w:rsid w:val="00EC77F3"/>
    <w:rsid w:val="00EC7DBF"/>
    <w:rsid w:val="00ED3183"/>
    <w:rsid w:val="00ED4B89"/>
    <w:rsid w:val="00ED73D9"/>
    <w:rsid w:val="00EE02F2"/>
    <w:rsid w:val="00EE03F0"/>
    <w:rsid w:val="00EE3E51"/>
    <w:rsid w:val="00EE494F"/>
    <w:rsid w:val="00EE508F"/>
    <w:rsid w:val="00EE5FC8"/>
    <w:rsid w:val="00EE704B"/>
    <w:rsid w:val="00EE7BBB"/>
    <w:rsid w:val="00EF06CB"/>
    <w:rsid w:val="00EF0B29"/>
    <w:rsid w:val="00EF0BCD"/>
    <w:rsid w:val="00EF0D03"/>
    <w:rsid w:val="00EF4625"/>
    <w:rsid w:val="00EF7EBF"/>
    <w:rsid w:val="00F0112E"/>
    <w:rsid w:val="00F01169"/>
    <w:rsid w:val="00F01C28"/>
    <w:rsid w:val="00F03790"/>
    <w:rsid w:val="00F03901"/>
    <w:rsid w:val="00F03ADA"/>
    <w:rsid w:val="00F06267"/>
    <w:rsid w:val="00F0797B"/>
    <w:rsid w:val="00F07B85"/>
    <w:rsid w:val="00F103C3"/>
    <w:rsid w:val="00F12893"/>
    <w:rsid w:val="00F13185"/>
    <w:rsid w:val="00F1355E"/>
    <w:rsid w:val="00F13B67"/>
    <w:rsid w:val="00F1473A"/>
    <w:rsid w:val="00F1563A"/>
    <w:rsid w:val="00F22AFE"/>
    <w:rsid w:val="00F2511B"/>
    <w:rsid w:val="00F25D09"/>
    <w:rsid w:val="00F26504"/>
    <w:rsid w:val="00F2701D"/>
    <w:rsid w:val="00F2790C"/>
    <w:rsid w:val="00F30A55"/>
    <w:rsid w:val="00F30C38"/>
    <w:rsid w:val="00F32B73"/>
    <w:rsid w:val="00F33F57"/>
    <w:rsid w:val="00F34356"/>
    <w:rsid w:val="00F343CF"/>
    <w:rsid w:val="00F349DB"/>
    <w:rsid w:val="00F35172"/>
    <w:rsid w:val="00F36BB7"/>
    <w:rsid w:val="00F3704F"/>
    <w:rsid w:val="00F37101"/>
    <w:rsid w:val="00F40E67"/>
    <w:rsid w:val="00F410B4"/>
    <w:rsid w:val="00F426B6"/>
    <w:rsid w:val="00F42C1D"/>
    <w:rsid w:val="00F451A2"/>
    <w:rsid w:val="00F45EEA"/>
    <w:rsid w:val="00F45F82"/>
    <w:rsid w:val="00F46FEC"/>
    <w:rsid w:val="00F47368"/>
    <w:rsid w:val="00F475BF"/>
    <w:rsid w:val="00F50A28"/>
    <w:rsid w:val="00F50B30"/>
    <w:rsid w:val="00F50FCF"/>
    <w:rsid w:val="00F543DD"/>
    <w:rsid w:val="00F5472F"/>
    <w:rsid w:val="00F552E9"/>
    <w:rsid w:val="00F5698A"/>
    <w:rsid w:val="00F574E9"/>
    <w:rsid w:val="00F5781A"/>
    <w:rsid w:val="00F57CD0"/>
    <w:rsid w:val="00F57F85"/>
    <w:rsid w:val="00F6083F"/>
    <w:rsid w:val="00F62A0C"/>
    <w:rsid w:val="00F62B88"/>
    <w:rsid w:val="00F6325C"/>
    <w:rsid w:val="00F64116"/>
    <w:rsid w:val="00F6520D"/>
    <w:rsid w:val="00F65258"/>
    <w:rsid w:val="00F66C7D"/>
    <w:rsid w:val="00F66EEE"/>
    <w:rsid w:val="00F67DAF"/>
    <w:rsid w:val="00F70978"/>
    <w:rsid w:val="00F72EA8"/>
    <w:rsid w:val="00F73EDE"/>
    <w:rsid w:val="00F75613"/>
    <w:rsid w:val="00F76324"/>
    <w:rsid w:val="00F77C78"/>
    <w:rsid w:val="00F77E71"/>
    <w:rsid w:val="00F815C7"/>
    <w:rsid w:val="00F81FC8"/>
    <w:rsid w:val="00F82D16"/>
    <w:rsid w:val="00F82FCE"/>
    <w:rsid w:val="00F83542"/>
    <w:rsid w:val="00F84DC2"/>
    <w:rsid w:val="00F857BA"/>
    <w:rsid w:val="00F8616D"/>
    <w:rsid w:val="00F87383"/>
    <w:rsid w:val="00F908FC"/>
    <w:rsid w:val="00F90FF0"/>
    <w:rsid w:val="00F934D1"/>
    <w:rsid w:val="00F93F1F"/>
    <w:rsid w:val="00F94816"/>
    <w:rsid w:val="00F97179"/>
    <w:rsid w:val="00F9751F"/>
    <w:rsid w:val="00F97EE7"/>
    <w:rsid w:val="00FA0628"/>
    <w:rsid w:val="00FA08DB"/>
    <w:rsid w:val="00FA2008"/>
    <w:rsid w:val="00FA2488"/>
    <w:rsid w:val="00FA4DEF"/>
    <w:rsid w:val="00FA5D26"/>
    <w:rsid w:val="00FA66D1"/>
    <w:rsid w:val="00FA6B64"/>
    <w:rsid w:val="00FA7AFD"/>
    <w:rsid w:val="00FA7B8B"/>
    <w:rsid w:val="00FB2832"/>
    <w:rsid w:val="00FB41CD"/>
    <w:rsid w:val="00FB5323"/>
    <w:rsid w:val="00FB5757"/>
    <w:rsid w:val="00FB61D7"/>
    <w:rsid w:val="00FC23CE"/>
    <w:rsid w:val="00FC243E"/>
    <w:rsid w:val="00FC4844"/>
    <w:rsid w:val="00FC4B7A"/>
    <w:rsid w:val="00FC5B5D"/>
    <w:rsid w:val="00FC5C6B"/>
    <w:rsid w:val="00FC7DE3"/>
    <w:rsid w:val="00FD0A24"/>
    <w:rsid w:val="00FD447B"/>
    <w:rsid w:val="00FD46C6"/>
    <w:rsid w:val="00FD49BC"/>
    <w:rsid w:val="00FD5977"/>
    <w:rsid w:val="00FD5CCF"/>
    <w:rsid w:val="00FD5FAA"/>
    <w:rsid w:val="00FD60B7"/>
    <w:rsid w:val="00FD71D4"/>
    <w:rsid w:val="00FD7948"/>
    <w:rsid w:val="00FD7C15"/>
    <w:rsid w:val="00FE0959"/>
    <w:rsid w:val="00FE2B7C"/>
    <w:rsid w:val="00FE3200"/>
    <w:rsid w:val="00FE5294"/>
    <w:rsid w:val="00FE64D5"/>
    <w:rsid w:val="00FE7DFD"/>
    <w:rsid w:val="00FF0AE7"/>
    <w:rsid w:val="00FF2881"/>
    <w:rsid w:val="00FF2CFC"/>
    <w:rsid w:val="00FF5102"/>
    <w:rsid w:val="00FF685B"/>
    <w:rsid w:val="00FF6A7B"/>
    <w:rsid w:val="00FF6BC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E75"/>
    <w:pPr>
      <w:jc w:val="left"/>
    </w:pPr>
    <w:rPr>
      <w:rFonts w:ascii="Calibri" w:eastAsia="Times New Roman" w:hAnsi="Calibri" w:cs="Times New Roman"/>
      <w:sz w:val="22"/>
      <w:szCs w:val="22"/>
      <w:lang w:val="id-ID" w:eastAsia="id-ID"/>
    </w:rPr>
  </w:style>
  <w:style w:type="paragraph" w:styleId="Heading1">
    <w:name w:val="heading 1"/>
    <w:basedOn w:val="Normal"/>
    <w:next w:val="Normal"/>
    <w:link w:val="Heading1Char"/>
    <w:qFormat/>
    <w:rsid w:val="003E63D8"/>
    <w:pPr>
      <w:spacing w:before="300" w:after="40"/>
      <w:outlineLvl w:val="0"/>
    </w:pPr>
    <w:rPr>
      <w:smallCaps/>
      <w:spacing w:val="5"/>
      <w:sz w:val="32"/>
      <w:szCs w:val="32"/>
    </w:rPr>
  </w:style>
  <w:style w:type="paragraph" w:styleId="Heading2">
    <w:name w:val="heading 2"/>
    <w:basedOn w:val="Normal"/>
    <w:next w:val="Normal"/>
    <w:link w:val="Heading2Char"/>
    <w:unhideWhenUsed/>
    <w:qFormat/>
    <w:rsid w:val="003E63D8"/>
    <w:pPr>
      <w:spacing w:before="240" w:after="80"/>
      <w:outlineLvl w:val="1"/>
    </w:pPr>
    <w:rPr>
      <w:smallCaps/>
      <w:spacing w:val="5"/>
      <w:sz w:val="28"/>
      <w:szCs w:val="28"/>
    </w:rPr>
  </w:style>
  <w:style w:type="paragraph" w:styleId="Heading3">
    <w:name w:val="heading 3"/>
    <w:basedOn w:val="Normal"/>
    <w:next w:val="Normal"/>
    <w:link w:val="Heading3Char"/>
    <w:unhideWhenUsed/>
    <w:qFormat/>
    <w:rsid w:val="003E63D8"/>
    <w:pPr>
      <w:spacing w:after="0"/>
      <w:outlineLvl w:val="2"/>
    </w:pPr>
    <w:rPr>
      <w:smallCaps/>
      <w:spacing w:val="5"/>
      <w:sz w:val="24"/>
      <w:szCs w:val="24"/>
    </w:rPr>
  </w:style>
  <w:style w:type="paragraph" w:styleId="Heading4">
    <w:name w:val="heading 4"/>
    <w:basedOn w:val="Normal"/>
    <w:next w:val="Normal"/>
    <w:link w:val="Heading4Char"/>
    <w:unhideWhenUsed/>
    <w:qFormat/>
    <w:rsid w:val="003E63D8"/>
    <w:pPr>
      <w:spacing w:before="240" w:after="0"/>
      <w:outlineLvl w:val="3"/>
    </w:pPr>
    <w:rPr>
      <w:smallCaps/>
      <w:spacing w:val="10"/>
    </w:rPr>
  </w:style>
  <w:style w:type="paragraph" w:styleId="Heading5">
    <w:name w:val="heading 5"/>
    <w:basedOn w:val="Normal"/>
    <w:next w:val="Normal"/>
    <w:link w:val="Heading5Char"/>
    <w:unhideWhenUsed/>
    <w:qFormat/>
    <w:rsid w:val="003E63D8"/>
    <w:pPr>
      <w:spacing w:before="200" w:after="0"/>
      <w:outlineLvl w:val="4"/>
    </w:pPr>
    <w:rPr>
      <w:smallCaps/>
      <w:color w:val="943634" w:themeColor="accent2" w:themeShade="BF"/>
      <w:spacing w:val="10"/>
      <w:szCs w:val="26"/>
    </w:rPr>
  </w:style>
  <w:style w:type="paragraph" w:styleId="Heading6">
    <w:name w:val="heading 6"/>
    <w:basedOn w:val="Normal"/>
    <w:next w:val="Normal"/>
    <w:link w:val="Heading6Char"/>
    <w:unhideWhenUsed/>
    <w:qFormat/>
    <w:rsid w:val="003E63D8"/>
    <w:pPr>
      <w:spacing w:after="0"/>
      <w:outlineLvl w:val="5"/>
    </w:pPr>
    <w:rPr>
      <w:smallCaps/>
      <w:color w:val="C0504D" w:themeColor="accent2"/>
      <w:spacing w:val="5"/>
    </w:rPr>
  </w:style>
  <w:style w:type="paragraph" w:styleId="Heading7">
    <w:name w:val="heading 7"/>
    <w:basedOn w:val="Normal"/>
    <w:next w:val="Normal"/>
    <w:link w:val="Heading7Char"/>
    <w:unhideWhenUsed/>
    <w:qFormat/>
    <w:rsid w:val="003E63D8"/>
    <w:pPr>
      <w:spacing w:after="0"/>
      <w:outlineLvl w:val="6"/>
    </w:pPr>
    <w:rPr>
      <w:b/>
      <w:smallCaps/>
      <w:color w:val="C0504D" w:themeColor="accent2"/>
      <w:spacing w:val="10"/>
    </w:rPr>
  </w:style>
  <w:style w:type="paragraph" w:styleId="Heading8">
    <w:name w:val="heading 8"/>
    <w:basedOn w:val="Normal"/>
    <w:next w:val="Normal"/>
    <w:link w:val="Heading8Char"/>
    <w:unhideWhenUsed/>
    <w:qFormat/>
    <w:rsid w:val="003E63D8"/>
    <w:pPr>
      <w:spacing w:after="0"/>
      <w:outlineLvl w:val="7"/>
    </w:pPr>
    <w:rPr>
      <w:b/>
      <w:i/>
      <w:smallCaps/>
      <w:color w:val="943634" w:themeColor="accent2" w:themeShade="BF"/>
    </w:rPr>
  </w:style>
  <w:style w:type="paragraph" w:styleId="Heading9">
    <w:name w:val="heading 9"/>
    <w:basedOn w:val="Normal"/>
    <w:next w:val="Normal"/>
    <w:link w:val="Heading9Char"/>
    <w:unhideWhenUsed/>
    <w:qFormat/>
    <w:rsid w:val="003E63D8"/>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E63D8"/>
    <w:rPr>
      <w:smallCaps/>
      <w:spacing w:val="5"/>
      <w:sz w:val="32"/>
      <w:szCs w:val="32"/>
    </w:rPr>
  </w:style>
  <w:style w:type="character" w:customStyle="1" w:styleId="Heading2Char">
    <w:name w:val="Heading 2 Char"/>
    <w:basedOn w:val="DefaultParagraphFont"/>
    <w:link w:val="Heading2"/>
    <w:uiPriority w:val="9"/>
    <w:semiHidden/>
    <w:rsid w:val="003E63D8"/>
    <w:rPr>
      <w:smallCaps/>
      <w:spacing w:val="5"/>
      <w:sz w:val="28"/>
      <w:szCs w:val="28"/>
    </w:rPr>
  </w:style>
  <w:style w:type="character" w:customStyle="1" w:styleId="Heading3Char">
    <w:name w:val="Heading 3 Char"/>
    <w:basedOn w:val="DefaultParagraphFont"/>
    <w:link w:val="Heading3"/>
    <w:uiPriority w:val="9"/>
    <w:semiHidden/>
    <w:rsid w:val="003E63D8"/>
    <w:rPr>
      <w:smallCaps/>
      <w:spacing w:val="5"/>
      <w:sz w:val="24"/>
      <w:szCs w:val="24"/>
    </w:rPr>
  </w:style>
  <w:style w:type="character" w:customStyle="1" w:styleId="Heading4Char">
    <w:name w:val="Heading 4 Char"/>
    <w:basedOn w:val="DefaultParagraphFont"/>
    <w:link w:val="Heading4"/>
    <w:uiPriority w:val="9"/>
    <w:semiHidden/>
    <w:rsid w:val="003E63D8"/>
    <w:rPr>
      <w:smallCaps/>
      <w:spacing w:val="10"/>
      <w:sz w:val="22"/>
      <w:szCs w:val="22"/>
    </w:rPr>
  </w:style>
  <w:style w:type="character" w:customStyle="1" w:styleId="Heading5Char">
    <w:name w:val="Heading 5 Char"/>
    <w:basedOn w:val="DefaultParagraphFont"/>
    <w:link w:val="Heading5"/>
    <w:uiPriority w:val="9"/>
    <w:semiHidden/>
    <w:rsid w:val="003E63D8"/>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E63D8"/>
    <w:rPr>
      <w:smallCaps/>
      <w:color w:val="C0504D" w:themeColor="accent2"/>
      <w:spacing w:val="5"/>
      <w:sz w:val="22"/>
    </w:rPr>
  </w:style>
  <w:style w:type="character" w:customStyle="1" w:styleId="Heading7Char">
    <w:name w:val="Heading 7 Char"/>
    <w:basedOn w:val="DefaultParagraphFont"/>
    <w:link w:val="Heading7"/>
    <w:uiPriority w:val="9"/>
    <w:semiHidden/>
    <w:rsid w:val="003E63D8"/>
    <w:rPr>
      <w:b/>
      <w:smallCaps/>
      <w:color w:val="C0504D" w:themeColor="accent2"/>
      <w:spacing w:val="10"/>
    </w:rPr>
  </w:style>
  <w:style w:type="character" w:customStyle="1" w:styleId="Heading8Char">
    <w:name w:val="Heading 8 Char"/>
    <w:basedOn w:val="DefaultParagraphFont"/>
    <w:link w:val="Heading8"/>
    <w:uiPriority w:val="9"/>
    <w:semiHidden/>
    <w:rsid w:val="003E63D8"/>
    <w:rPr>
      <w:b/>
      <w:i/>
      <w:smallCaps/>
      <w:color w:val="943634" w:themeColor="accent2" w:themeShade="BF"/>
    </w:rPr>
  </w:style>
  <w:style w:type="character" w:customStyle="1" w:styleId="Heading9Char">
    <w:name w:val="Heading 9 Char"/>
    <w:basedOn w:val="DefaultParagraphFont"/>
    <w:link w:val="Heading9"/>
    <w:uiPriority w:val="9"/>
    <w:semiHidden/>
    <w:rsid w:val="003E63D8"/>
    <w:rPr>
      <w:b/>
      <w:i/>
      <w:smallCaps/>
      <w:color w:val="622423" w:themeColor="accent2" w:themeShade="7F"/>
    </w:rPr>
  </w:style>
  <w:style w:type="paragraph" w:styleId="Caption">
    <w:name w:val="caption"/>
    <w:basedOn w:val="Normal"/>
    <w:next w:val="Normal"/>
    <w:uiPriority w:val="35"/>
    <w:semiHidden/>
    <w:unhideWhenUsed/>
    <w:qFormat/>
    <w:rsid w:val="003E63D8"/>
    <w:rPr>
      <w:b/>
      <w:bCs/>
      <w:caps/>
      <w:sz w:val="16"/>
      <w:szCs w:val="18"/>
    </w:rPr>
  </w:style>
  <w:style w:type="paragraph" w:styleId="Title">
    <w:name w:val="Title"/>
    <w:basedOn w:val="Normal"/>
    <w:next w:val="Normal"/>
    <w:link w:val="TitleChar"/>
    <w:uiPriority w:val="10"/>
    <w:qFormat/>
    <w:rsid w:val="003E63D8"/>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E63D8"/>
    <w:rPr>
      <w:smallCaps/>
      <w:sz w:val="48"/>
      <w:szCs w:val="48"/>
    </w:rPr>
  </w:style>
  <w:style w:type="paragraph" w:styleId="Subtitle">
    <w:name w:val="Subtitle"/>
    <w:basedOn w:val="Normal"/>
    <w:next w:val="Normal"/>
    <w:link w:val="SubtitleChar"/>
    <w:uiPriority w:val="11"/>
    <w:qFormat/>
    <w:rsid w:val="003E63D8"/>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3E63D8"/>
    <w:rPr>
      <w:rFonts w:asciiTheme="majorHAnsi" w:eastAsiaTheme="majorEastAsia" w:hAnsiTheme="majorHAnsi" w:cstheme="majorBidi"/>
      <w:szCs w:val="22"/>
    </w:rPr>
  </w:style>
  <w:style w:type="character" w:styleId="Strong">
    <w:name w:val="Strong"/>
    <w:uiPriority w:val="22"/>
    <w:qFormat/>
    <w:rsid w:val="003E63D8"/>
    <w:rPr>
      <w:b/>
      <w:color w:val="C0504D" w:themeColor="accent2"/>
    </w:rPr>
  </w:style>
  <w:style w:type="character" w:styleId="Emphasis">
    <w:name w:val="Emphasis"/>
    <w:uiPriority w:val="20"/>
    <w:qFormat/>
    <w:rsid w:val="003E63D8"/>
    <w:rPr>
      <w:b/>
      <w:i/>
      <w:spacing w:val="10"/>
    </w:rPr>
  </w:style>
  <w:style w:type="paragraph" w:styleId="NoSpacing">
    <w:name w:val="No Spacing"/>
    <w:basedOn w:val="Normal"/>
    <w:link w:val="NoSpacingChar"/>
    <w:uiPriority w:val="1"/>
    <w:qFormat/>
    <w:rsid w:val="003E63D8"/>
    <w:pPr>
      <w:spacing w:after="0" w:line="240" w:lineRule="auto"/>
    </w:pPr>
  </w:style>
  <w:style w:type="character" w:customStyle="1" w:styleId="NoSpacingChar">
    <w:name w:val="No Spacing Char"/>
    <w:basedOn w:val="DefaultParagraphFont"/>
    <w:link w:val="NoSpacing"/>
    <w:uiPriority w:val="1"/>
    <w:rsid w:val="003E63D8"/>
  </w:style>
  <w:style w:type="paragraph" w:styleId="ListParagraph">
    <w:name w:val="List Paragraph"/>
    <w:basedOn w:val="Normal"/>
    <w:link w:val="ListParagraphChar"/>
    <w:uiPriority w:val="34"/>
    <w:qFormat/>
    <w:rsid w:val="003E63D8"/>
    <w:pPr>
      <w:ind w:left="720"/>
      <w:contextualSpacing/>
    </w:pPr>
  </w:style>
  <w:style w:type="paragraph" w:styleId="Quote">
    <w:name w:val="Quote"/>
    <w:basedOn w:val="Normal"/>
    <w:next w:val="Normal"/>
    <w:link w:val="QuoteChar"/>
    <w:uiPriority w:val="29"/>
    <w:qFormat/>
    <w:rsid w:val="003E63D8"/>
    <w:rPr>
      <w:i/>
    </w:rPr>
  </w:style>
  <w:style w:type="character" w:customStyle="1" w:styleId="QuoteChar">
    <w:name w:val="Quote Char"/>
    <w:basedOn w:val="DefaultParagraphFont"/>
    <w:link w:val="Quote"/>
    <w:uiPriority w:val="29"/>
    <w:rsid w:val="003E63D8"/>
    <w:rPr>
      <w:i/>
    </w:rPr>
  </w:style>
  <w:style w:type="paragraph" w:styleId="IntenseQuote">
    <w:name w:val="Intense Quote"/>
    <w:basedOn w:val="Normal"/>
    <w:next w:val="Normal"/>
    <w:link w:val="IntenseQuoteChar"/>
    <w:uiPriority w:val="30"/>
    <w:qFormat/>
    <w:rsid w:val="003E63D8"/>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E63D8"/>
    <w:rPr>
      <w:b/>
      <w:i/>
      <w:color w:val="FFFFFF" w:themeColor="background1"/>
      <w:shd w:val="clear" w:color="auto" w:fill="C0504D" w:themeFill="accent2"/>
    </w:rPr>
  </w:style>
  <w:style w:type="character" w:styleId="SubtleEmphasis">
    <w:name w:val="Subtle Emphasis"/>
    <w:uiPriority w:val="19"/>
    <w:qFormat/>
    <w:rsid w:val="003E63D8"/>
    <w:rPr>
      <w:i/>
    </w:rPr>
  </w:style>
  <w:style w:type="character" w:styleId="IntenseEmphasis">
    <w:name w:val="Intense Emphasis"/>
    <w:uiPriority w:val="21"/>
    <w:qFormat/>
    <w:rsid w:val="003E63D8"/>
    <w:rPr>
      <w:b/>
      <w:i/>
      <w:color w:val="C0504D" w:themeColor="accent2"/>
      <w:spacing w:val="10"/>
    </w:rPr>
  </w:style>
  <w:style w:type="character" w:styleId="SubtleReference">
    <w:name w:val="Subtle Reference"/>
    <w:uiPriority w:val="31"/>
    <w:qFormat/>
    <w:rsid w:val="003E63D8"/>
    <w:rPr>
      <w:b/>
    </w:rPr>
  </w:style>
  <w:style w:type="character" w:styleId="IntenseReference">
    <w:name w:val="Intense Reference"/>
    <w:uiPriority w:val="32"/>
    <w:qFormat/>
    <w:rsid w:val="003E63D8"/>
    <w:rPr>
      <w:b/>
      <w:bCs/>
      <w:smallCaps/>
      <w:spacing w:val="5"/>
      <w:sz w:val="22"/>
      <w:szCs w:val="22"/>
      <w:u w:val="single"/>
    </w:rPr>
  </w:style>
  <w:style w:type="character" w:styleId="BookTitle">
    <w:name w:val="Book Title"/>
    <w:uiPriority w:val="33"/>
    <w:qFormat/>
    <w:rsid w:val="003E63D8"/>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E63D8"/>
    <w:pPr>
      <w:outlineLvl w:val="9"/>
    </w:pPr>
    <w:rPr>
      <w:lang w:bidi="en-US"/>
    </w:rPr>
  </w:style>
  <w:style w:type="character" w:styleId="Hyperlink">
    <w:name w:val="Hyperlink"/>
    <w:basedOn w:val="DefaultParagraphFont"/>
    <w:uiPriority w:val="99"/>
    <w:unhideWhenUsed/>
    <w:rsid w:val="00E04E75"/>
    <w:rPr>
      <w:color w:val="0000FF"/>
      <w:u w:val="single"/>
    </w:rPr>
  </w:style>
  <w:style w:type="paragraph" w:customStyle="1" w:styleId="Default">
    <w:name w:val="Default"/>
    <w:rsid w:val="00E04E75"/>
    <w:pPr>
      <w:autoSpaceDE w:val="0"/>
      <w:autoSpaceDN w:val="0"/>
      <w:adjustRightInd w:val="0"/>
      <w:spacing w:after="0" w:line="240" w:lineRule="auto"/>
      <w:jc w:val="left"/>
    </w:pPr>
    <w:rPr>
      <w:rFonts w:ascii="Times New Roman" w:eastAsia="Times New Roman" w:hAnsi="Times New Roman" w:cs="Times New Roman"/>
      <w:color w:val="000000"/>
      <w:sz w:val="24"/>
      <w:szCs w:val="24"/>
      <w:lang w:val="id-ID" w:eastAsia="id-ID"/>
    </w:rPr>
  </w:style>
  <w:style w:type="paragraph" w:styleId="Footer">
    <w:name w:val="footer"/>
    <w:basedOn w:val="Normal"/>
    <w:link w:val="FooterChar"/>
    <w:uiPriority w:val="99"/>
    <w:unhideWhenUsed/>
    <w:rsid w:val="00E0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4E75"/>
    <w:rPr>
      <w:rFonts w:ascii="Calibri" w:eastAsia="Times New Roman" w:hAnsi="Calibri" w:cs="Times New Roman"/>
      <w:sz w:val="22"/>
      <w:szCs w:val="22"/>
      <w:lang w:val="id-ID" w:eastAsia="id-ID"/>
    </w:rPr>
  </w:style>
  <w:style w:type="character" w:customStyle="1" w:styleId="ListParagraphChar">
    <w:name w:val="List Paragraph Char"/>
    <w:link w:val="ListParagraph"/>
    <w:uiPriority w:val="34"/>
    <w:rsid w:val="00E04E75"/>
  </w:style>
  <w:style w:type="paragraph" w:styleId="BalloonText">
    <w:name w:val="Balloon Text"/>
    <w:basedOn w:val="Normal"/>
    <w:link w:val="BalloonTextChar"/>
    <w:uiPriority w:val="99"/>
    <w:semiHidden/>
    <w:unhideWhenUsed/>
    <w:rsid w:val="00E04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4E75"/>
    <w:rPr>
      <w:rFonts w:ascii="Tahoma" w:eastAsia="Times New Roman" w:hAnsi="Tahoma" w:cs="Tahoma"/>
      <w:sz w:val="16"/>
      <w:szCs w:val="16"/>
      <w:lang w:val="id-ID" w:eastAsia="id-ID"/>
    </w:rPr>
  </w:style>
  <w:style w:type="paragraph" w:styleId="Header">
    <w:name w:val="header"/>
    <w:basedOn w:val="Normal"/>
    <w:link w:val="HeaderChar"/>
    <w:uiPriority w:val="99"/>
    <w:unhideWhenUsed/>
    <w:rsid w:val="003E24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24D5"/>
    <w:rPr>
      <w:rFonts w:ascii="Calibri" w:eastAsia="Times New Roman" w:hAnsi="Calibri" w:cs="Times New Roman"/>
      <w:sz w:val="22"/>
      <w:szCs w:val="22"/>
      <w:lang w:val="id-ID" w:eastAsia="id-ID"/>
    </w:rPr>
  </w:style>
  <w:style w:type="character" w:styleId="FollowedHyperlink">
    <w:name w:val="FollowedHyperlink"/>
    <w:basedOn w:val="DefaultParagraphFont"/>
    <w:uiPriority w:val="99"/>
    <w:semiHidden/>
    <w:unhideWhenUsed/>
    <w:rsid w:val="00C13DC2"/>
    <w:rPr>
      <w:color w:val="800080" w:themeColor="followedHyperlink"/>
      <w:u w:val="single"/>
    </w:rPr>
  </w:style>
  <w:style w:type="character" w:customStyle="1" w:styleId="fontstyle01">
    <w:name w:val="fontstyle01"/>
    <w:basedOn w:val="DefaultParagraphFont"/>
    <w:rsid w:val="006D490D"/>
    <w:rPr>
      <w:rFonts w:ascii="Times New Roman" w:hAnsi="Times New Roman" w:cs="Times New Roman" w:hint="default"/>
      <w:b w:val="0"/>
      <w:bCs w:val="0"/>
      <w:i w:val="0"/>
      <w:iCs w:val="0"/>
      <w:color w:val="000000"/>
      <w:sz w:val="22"/>
      <w:szCs w:val="22"/>
    </w:rPr>
  </w:style>
  <w:style w:type="character" w:customStyle="1" w:styleId="fontstyle21">
    <w:name w:val="fontstyle21"/>
    <w:basedOn w:val="DefaultParagraphFont"/>
    <w:rsid w:val="009A4DCE"/>
    <w:rPr>
      <w:rFonts w:ascii="Arial-ItalicMT" w:hAnsi="Arial-ItalicMT" w:hint="default"/>
      <w:b w:val="0"/>
      <w:bCs w:val="0"/>
      <w:i/>
      <w:iCs/>
      <w:color w:val="000000"/>
      <w:sz w:val="20"/>
      <w:szCs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isapurbasari@gmail.com2"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www.bps.go.id/brs_file/naker_07nov11.pdf" TargetMode="Externa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dinnn\Downloads\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id-ID"/>
              <a:t>Chart</a:t>
            </a:r>
            <a:r>
              <a:rPr lang="id-ID" baseline="0"/>
              <a:t> Title</a:t>
            </a:r>
            <a:endParaRPr lang="en-US"/>
          </a:p>
        </c:rich>
      </c:tx>
      <c:spPr>
        <a:noFill/>
        <a:ln>
          <a:noFill/>
        </a:ln>
        <a:effectLst/>
      </c:spPr>
    </c:title>
    <c:view3D>
      <c:rotX val="50"/>
      <c:depthPercent val="100"/>
      <c:perspective val="30"/>
    </c:view3D>
    <c:floor>
      <c:spPr>
        <a:noFill/>
        <a:ln>
          <a:noFill/>
        </a:ln>
        <a:effectLst/>
        <a:sp3d/>
      </c:spPr>
    </c:floor>
    <c:sideWall>
      <c:spPr>
        <a:noFill/>
        <a:ln>
          <a:noFill/>
        </a:ln>
        <a:effectLst/>
        <a:sp3d/>
      </c:spPr>
    </c:sideWall>
    <c:backWall>
      <c:spPr>
        <a:noFill/>
        <a:ln>
          <a:noFill/>
        </a:ln>
        <a:effectLst/>
        <a:sp3d/>
      </c:spPr>
    </c:backWall>
    <c:plotArea>
      <c:layout/>
      <c:pie3DChart>
        <c:varyColors val="1"/>
        <c:ser>
          <c:idx val="0"/>
          <c:order val="0"/>
          <c:tx>
            <c:strRef>
              <c:f>Sheet1!$B$14</c:f>
              <c:strCache>
                <c:ptCount val="1"/>
                <c:pt idx="0">
                  <c:v>JUMLAH</c:v>
                </c:pt>
              </c:strCache>
            </c:strRef>
          </c:tx>
          <c:dPt>
            <c:idx val="0"/>
            <c:spPr>
              <a:solidFill>
                <a:schemeClr val="accent1"/>
              </a:solidFill>
              <a:ln>
                <a:noFill/>
              </a:ln>
              <a:effectLst>
                <a:outerShdw blurRad="254000" sx="102000" sy="102000" algn="ctr" rotWithShape="0">
                  <a:prstClr val="black">
                    <a:alpha val="20000"/>
                  </a:prstClr>
                </a:outerShdw>
              </a:effectLst>
              <a:sp3d/>
            </c:spPr>
          </c:dPt>
          <c:dPt>
            <c:idx val="1"/>
            <c:spPr>
              <a:solidFill>
                <a:schemeClr val="accent2"/>
              </a:solidFill>
              <a:ln>
                <a:noFill/>
              </a:ln>
              <a:effectLst>
                <a:outerShdw blurRad="254000" sx="102000" sy="102000" algn="ctr" rotWithShape="0">
                  <a:prstClr val="black">
                    <a:alpha val="20000"/>
                  </a:prstClr>
                </a:outerShdw>
              </a:effectLst>
              <a:sp3d/>
            </c:spPr>
          </c:dPt>
          <c:dPt>
            <c:idx val="2"/>
            <c:spPr>
              <a:solidFill>
                <a:schemeClr val="accent3"/>
              </a:solidFill>
              <a:ln>
                <a:noFill/>
              </a:ln>
              <a:effectLst>
                <a:outerShdw blurRad="254000" sx="102000" sy="102000" algn="ctr" rotWithShape="0">
                  <a:prstClr val="black">
                    <a:alpha val="20000"/>
                  </a:prstClr>
                </a:outerShdw>
              </a:effectLst>
              <a:sp3d/>
            </c:spPr>
          </c:dPt>
          <c:dPt>
            <c:idx val="3"/>
            <c:spPr>
              <a:solidFill>
                <a:schemeClr val="accent4"/>
              </a:solidFill>
              <a:ln>
                <a:noFill/>
              </a:ln>
              <a:effectLst>
                <a:outerShdw blurRad="254000" sx="102000" sy="102000" algn="ctr" rotWithShape="0">
                  <a:prstClr val="black">
                    <a:alpha val="20000"/>
                  </a:prstClr>
                </a:outerShdw>
              </a:effectLst>
              <a:sp3d/>
            </c:spPr>
          </c:dPt>
          <c:dPt>
            <c:idx val="4"/>
            <c:spPr>
              <a:solidFill>
                <a:schemeClr val="accent5"/>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Percent val="1"/>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C$8:$G$13</c:f>
              <c:strCache>
                <c:ptCount val="5"/>
                <c:pt idx="0">
                  <c:v>SELALU</c:v>
                </c:pt>
                <c:pt idx="1">
                  <c:v>SERING </c:v>
                </c:pt>
                <c:pt idx="2">
                  <c:v>KADANG</c:v>
                </c:pt>
                <c:pt idx="3">
                  <c:v>JARANG </c:v>
                </c:pt>
                <c:pt idx="4">
                  <c:v>TIDAK PERNAH</c:v>
                </c:pt>
              </c:strCache>
            </c:strRef>
          </c:cat>
          <c:val>
            <c:numRef>
              <c:f>Sheet1!$C$14:$G$14</c:f>
              <c:numCache>
                <c:formatCode>General</c:formatCode>
                <c:ptCount val="5"/>
                <c:pt idx="0">
                  <c:v>2</c:v>
                </c:pt>
                <c:pt idx="1">
                  <c:v>16</c:v>
                </c:pt>
                <c:pt idx="2">
                  <c:v>25</c:v>
                </c:pt>
                <c:pt idx="3">
                  <c:v>14</c:v>
                </c:pt>
                <c:pt idx="4">
                  <c:v>3</c:v>
                </c:pt>
              </c:numCache>
            </c:numRef>
          </c:val>
        </c:ser>
        <c:dLbls>
          <c:showPercent val="1"/>
        </c:dLbls>
      </c:pie3DChart>
      <c:spPr>
        <a:noFill/>
        <a:ln>
          <a:noFill/>
        </a:ln>
        <a:effectLst/>
      </c:spPr>
    </c:plotArea>
    <c:legend>
      <c:legendPos val="r"/>
      <c:layout>
        <c:manualLayout>
          <c:xMode val="edge"/>
          <c:yMode val="edge"/>
          <c:x val="0.74816745029173515"/>
          <c:y val="1.8092363722200674E-2"/>
          <c:w val="0.24669380356232473"/>
          <c:h val="0.96477701529278914"/>
        </c:manualLayout>
      </c:layout>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zero"/>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view3D>
      <c:rotX val="30"/>
      <c:depthPercent val="100"/>
      <c:perspective val="30"/>
    </c:view3D>
    <c:floor>
      <c:spPr>
        <a:noFill/>
        <a:ln>
          <a:noFill/>
        </a:ln>
        <a:effectLst/>
        <a:sp3d/>
      </c:spPr>
    </c:floor>
    <c:sideWall>
      <c:spPr>
        <a:noFill/>
        <a:ln>
          <a:noFill/>
        </a:ln>
        <a:effectLst/>
        <a:sp3d/>
      </c:spPr>
    </c:sideWall>
    <c:backWall>
      <c:spPr>
        <a:noFill/>
        <a:ln>
          <a:noFill/>
        </a:ln>
        <a:effectLst/>
        <a:sp3d/>
      </c:spPr>
    </c:backWall>
    <c:plotArea>
      <c:layout/>
      <c:pie3DChart>
        <c:varyColors val="1"/>
        <c:ser>
          <c:idx val="0"/>
          <c:order val="0"/>
          <c:dP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a:noFill/>
              </a:ln>
              <a:effectLst/>
              <a:sp3d/>
            </c:spPr>
          </c:dPt>
          <c:dPt>
            <c:idx val="1"/>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a:noFill/>
              </a:ln>
              <a:effectLst/>
              <a:sp3d/>
            </c:spPr>
          </c:dPt>
          <c:dPt>
            <c:idx val="2"/>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a:noFill/>
              </a:ln>
              <a:effectLst/>
              <a:sp3d/>
            </c:spPr>
          </c:dPt>
          <c:dPt>
            <c:idx val="3"/>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a:noFill/>
              </a:ln>
              <a:effectLst/>
              <a:sp3d/>
            </c:spPr>
          </c:dPt>
          <c:dPt>
            <c:idx val="4"/>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a:noFill/>
              </a:ln>
              <a:effectLst/>
              <a:sp3d/>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ctr"/>
            <c:showCatName val="1"/>
            <c:showPercent val="1"/>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2!$B$3:$F$3</c:f>
              <c:strCache>
                <c:ptCount val="5"/>
                <c:pt idx="0">
                  <c:v>Selalu</c:v>
                </c:pt>
                <c:pt idx="1">
                  <c:v>Sering </c:v>
                </c:pt>
                <c:pt idx="2">
                  <c:v>Kadang</c:v>
                </c:pt>
                <c:pt idx="3">
                  <c:v>Jarang</c:v>
                </c:pt>
                <c:pt idx="4">
                  <c:v>Tidak Pernah</c:v>
                </c:pt>
              </c:strCache>
            </c:strRef>
          </c:cat>
          <c:val>
            <c:numRef>
              <c:f>Sheet2!$B$4:$F$4</c:f>
              <c:numCache>
                <c:formatCode>General</c:formatCode>
                <c:ptCount val="5"/>
                <c:pt idx="2">
                  <c:v>6</c:v>
                </c:pt>
                <c:pt idx="3">
                  <c:v>14</c:v>
                </c:pt>
                <c:pt idx="4">
                  <c:v>40</c:v>
                </c:pt>
              </c:numCache>
            </c:numRef>
          </c:val>
        </c:ser>
        <c:dLbls>
          <c:showPercent val="1"/>
        </c:dLbls>
      </c:pie3DChart>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F4C505-992B-4285-8DDE-9EBB1B34B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8</Pages>
  <Words>2077</Words>
  <Characters>11842</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cp:lastModifiedBy>
  <cp:revision>21</cp:revision>
  <cp:lastPrinted>2018-08-02T07:02:00Z</cp:lastPrinted>
  <dcterms:created xsi:type="dcterms:W3CDTF">2020-09-11T14:15:00Z</dcterms:created>
  <dcterms:modified xsi:type="dcterms:W3CDTF">2021-06-30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1b1607-05a3-3450-b02a-7e2c1157349e</vt:lpwstr>
  </property>
  <property fmtid="{D5CDD505-2E9C-101B-9397-08002B2CF9AE}" pid="24" name="Mendeley Citation Style_1">
    <vt:lpwstr>http://www.zotero.org/styles/apa</vt:lpwstr>
  </property>
</Properties>
</file>